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DEED3A" w14:textId="77777777" w:rsidR="007A6410" w:rsidRDefault="007A6410">
      <w:pPr>
        <w:jc w:val="center"/>
        <w:rPr>
          <w:sz w:val="60"/>
          <w:szCs w:val="60"/>
        </w:rPr>
      </w:pPr>
    </w:p>
    <w:p w14:paraId="4F3FA1D0" w14:textId="77777777" w:rsidR="007A6410" w:rsidRDefault="007A6410">
      <w:pPr>
        <w:jc w:val="center"/>
        <w:rPr>
          <w:sz w:val="60"/>
          <w:szCs w:val="60"/>
        </w:rPr>
      </w:pPr>
    </w:p>
    <w:p w14:paraId="572F76F0" w14:textId="77777777" w:rsidR="007A6410" w:rsidRDefault="00000000">
      <w:pPr>
        <w:jc w:val="center"/>
        <w:rPr>
          <w:sz w:val="60"/>
          <w:szCs w:val="60"/>
        </w:rPr>
      </w:pPr>
      <w:r>
        <w:rPr>
          <w:sz w:val="60"/>
          <w:szCs w:val="60"/>
        </w:rPr>
        <w:t>Mise en situation 1 (E1)</w:t>
      </w:r>
    </w:p>
    <w:p w14:paraId="52F2AEE0" w14:textId="77777777" w:rsidR="007A6410" w:rsidRDefault="007A6410">
      <w:pPr>
        <w:jc w:val="center"/>
      </w:pPr>
    </w:p>
    <w:p w14:paraId="432BB179" w14:textId="77777777" w:rsidR="007A6410" w:rsidRDefault="007A6410">
      <w:pPr>
        <w:jc w:val="center"/>
      </w:pPr>
    </w:p>
    <w:p w14:paraId="7E445096" w14:textId="77777777" w:rsidR="007A6410" w:rsidRDefault="00000000">
      <w:pPr>
        <w:jc w:val="center"/>
        <w:rPr>
          <w:sz w:val="40"/>
          <w:szCs w:val="40"/>
        </w:rPr>
      </w:pPr>
      <w:r>
        <w:rPr>
          <w:sz w:val="40"/>
          <w:szCs w:val="40"/>
        </w:rPr>
        <w:t>Collecte, stockage et mise à disposition des données d’un projet IA</w:t>
      </w:r>
    </w:p>
    <w:p w14:paraId="1DD47E55" w14:textId="77777777" w:rsidR="007A6410" w:rsidRDefault="007A6410">
      <w:pPr>
        <w:jc w:val="center"/>
        <w:rPr>
          <w:sz w:val="40"/>
          <w:szCs w:val="40"/>
        </w:rPr>
      </w:pPr>
    </w:p>
    <w:p w14:paraId="7BFF55D2" w14:textId="0AF3C1E6" w:rsidR="007A6410" w:rsidRDefault="00D14BE5">
      <w:pPr>
        <w:jc w:val="center"/>
        <w:rPr>
          <w:sz w:val="40"/>
          <w:szCs w:val="40"/>
        </w:rPr>
      </w:pPr>
      <w:r>
        <w:rPr>
          <w:sz w:val="40"/>
          <w:szCs w:val="40"/>
        </w:rPr>
        <w:t>Les pesticides ont-ils un impact sur l’incidence du cancer en France ?</w:t>
      </w:r>
    </w:p>
    <w:p w14:paraId="0D8C5C6B" w14:textId="77777777" w:rsidR="007A6410" w:rsidRDefault="007A6410">
      <w:pPr>
        <w:jc w:val="center"/>
      </w:pPr>
    </w:p>
    <w:p w14:paraId="5CC2238D" w14:textId="77777777" w:rsidR="007A6410" w:rsidRDefault="007A6410">
      <w:pPr>
        <w:jc w:val="center"/>
      </w:pPr>
    </w:p>
    <w:p w14:paraId="1EDAB848" w14:textId="77777777" w:rsidR="007A6410" w:rsidRDefault="007A6410">
      <w:pPr>
        <w:jc w:val="center"/>
      </w:pPr>
    </w:p>
    <w:p w14:paraId="47DC76C0" w14:textId="77777777" w:rsidR="007A6410" w:rsidRDefault="007A6410">
      <w:pPr>
        <w:jc w:val="center"/>
      </w:pPr>
    </w:p>
    <w:p w14:paraId="6FC4805C" w14:textId="77777777" w:rsidR="007A6410" w:rsidRDefault="00000000">
      <w:pPr>
        <w:jc w:val="center"/>
        <w:rPr>
          <w:sz w:val="28"/>
          <w:szCs w:val="28"/>
        </w:rPr>
      </w:pPr>
      <w:r>
        <w:rPr>
          <w:sz w:val="28"/>
          <w:szCs w:val="28"/>
        </w:rPr>
        <w:t>Formation Développeur en Intelligence Artificielle</w:t>
      </w:r>
    </w:p>
    <w:p w14:paraId="607D36BE" w14:textId="77777777" w:rsidR="007A6410" w:rsidRDefault="00000000">
      <w:pPr>
        <w:jc w:val="center"/>
        <w:rPr>
          <w:sz w:val="28"/>
          <w:szCs w:val="28"/>
        </w:rPr>
      </w:pPr>
      <w:r>
        <w:rPr>
          <w:sz w:val="28"/>
          <w:szCs w:val="28"/>
        </w:rPr>
        <w:t>RNCP 37827</w:t>
      </w:r>
    </w:p>
    <w:p w14:paraId="3EA9F176" w14:textId="0FAFADF6" w:rsidR="007A6410" w:rsidRDefault="00000000">
      <w:pPr>
        <w:jc w:val="center"/>
        <w:rPr>
          <w:sz w:val="28"/>
          <w:szCs w:val="28"/>
        </w:rPr>
      </w:pPr>
      <w:r>
        <w:rPr>
          <w:sz w:val="28"/>
          <w:szCs w:val="28"/>
        </w:rPr>
        <w:t>Promotion 202</w:t>
      </w:r>
      <w:r w:rsidR="00D14BE5">
        <w:rPr>
          <w:sz w:val="28"/>
          <w:szCs w:val="28"/>
        </w:rPr>
        <w:t>4</w:t>
      </w:r>
      <w:r>
        <w:rPr>
          <w:sz w:val="28"/>
          <w:szCs w:val="28"/>
        </w:rPr>
        <w:t>-202</w:t>
      </w:r>
      <w:r w:rsidR="00D14BE5">
        <w:rPr>
          <w:sz w:val="28"/>
          <w:szCs w:val="28"/>
        </w:rPr>
        <w:t>6</w:t>
      </w:r>
    </w:p>
    <w:p w14:paraId="18A11EED" w14:textId="77777777" w:rsidR="007A6410" w:rsidRDefault="007A6410">
      <w:pPr>
        <w:jc w:val="center"/>
      </w:pPr>
    </w:p>
    <w:p w14:paraId="782C2284" w14:textId="77777777" w:rsidR="007A6410" w:rsidRDefault="007A6410">
      <w:pPr>
        <w:jc w:val="center"/>
      </w:pPr>
    </w:p>
    <w:p w14:paraId="5035198A" w14:textId="77777777" w:rsidR="007A6410" w:rsidRDefault="007A6410">
      <w:pPr>
        <w:jc w:val="center"/>
      </w:pPr>
    </w:p>
    <w:p w14:paraId="20219914" w14:textId="77777777" w:rsidR="007A6410" w:rsidRDefault="007A6410">
      <w:pPr>
        <w:jc w:val="center"/>
        <w:rPr>
          <w:sz w:val="32"/>
          <w:szCs w:val="32"/>
        </w:rPr>
      </w:pPr>
    </w:p>
    <w:p w14:paraId="43FA54DB" w14:textId="70928A75" w:rsidR="007A6410" w:rsidRDefault="00D14BE5">
      <w:pPr>
        <w:jc w:val="center"/>
        <w:rPr>
          <w:sz w:val="32"/>
          <w:szCs w:val="32"/>
        </w:rPr>
      </w:pPr>
      <w:r>
        <w:rPr>
          <w:sz w:val="32"/>
          <w:szCs w:val="32"/>
        </w:rPr>
        <w:t>Maximilien Proust</w:t>
      </w:r>
    </w:p>
    <w:p w14:paraId="75961F0F" w14:textId="77777777" w:rsidR="007A6410" w:rsidRDefault="007A6410"/>
    <w:p w14:paraId="1B3289EC" w14:textId="77777777" w:rsidR="007A6410" w:rsidRDefault="007A6410"/>
    <w:p w14:paraId="7CE1E5CB" w14:textId="77777777" w:rsidR="007A6410" w:rsidRDefault="007A6410"/>
    <w:p w14:paraId="01398C65" w14:textId="77777777" w:rsidR="007A6410" w:rsidRDefault="007A6410"/>
    <w:p w14:paraId="17CBA4AF" w14:textId="77777777" w:rsidR="007A6410" w:rsidRDefault="00000000">
      <w:r>
        <w:br w:type="page"/>
      </w:r>
    </w:p>
    <w:p w14:paraId="7A798492" w14:textId="77777777" w:rsidR="007A6410" w:rsidRDefault="00000000">
      <w:pPr>
        <w:jc w:val="center"/>
        <w:rPr>
          <w:b/>
          <w:sz w:val="40"/>
          <w:szCs w:val="40"/>
        </w:rPr>
      </w:pPr>
      <w:r>
        <w:rPr>
          <w:b/>
          <w:sz w:val="40"/>
          <w:szCs w:val="40"/>
        </w:rPr>
        <w:lastRenderedPageBreak/>
        <w:t>SOMMAIRE</w:t>
      </w:r>
    </w:p>
    <w:p w14:paraId="22DFC6D2" w14:textId="77777777" w:rsidR="007A6410" w:rsidRDefault="007A6410"/>
    <w:p w14:paraId="7DDB2633" w14:textId="77777777" w:rsidR="007A6410" w:rsidRDefault="007A6410"/>
    <w:p w14:paraId="5B557068" w14:textId="77777777" w:rsidR="007A6410" w:rsidRDefault="007A6410"/>
    <w:sdt>
      <w:sdtPr>
        <w:id w:val="-980071915"/>
        <w:docPartObj>
          <w:docPartGallery w:val="Table of Contents"/>
          <w:docPartUnique/>
        </w:docPartObj>
      </w:sdtPr>
      <w:sdtContent>
        <w:p w14:paraId="77C6259D" w14:textId="77777777" w:rsidR="007A6410" w:rsidRDefault="00000000">
          <w:pPr>
            <w:widowControl w:val="0"/>
            <w:tabs>
              <w:tab w:val="right" w:pos="12000"/>
            </w:tabs>
            <w:spacing w:before="60" w:line="240" w:lineRule="auto"/>
            <w:jc w:val="left"/>
            <w:rPr>
              <w:b/>
              <w:color w:val="000000"/>
            </w:rPr>
          </w:pPr>
          <w:r>
            <w:fldChar w:fldCharType="begin"/>
          </w:r>
          <w:r>
            <w:instrText xml:space="preserve"> TOC \h \u \z \t "Heading 1,1,Heading 2,2,Heading 3,3,Heading 4,4,Heading 5,5,Heading 6,6,"</w:instrText>
          </w:r>
          <w:r>
            <w:fldChar w:fldCharType="separate"/>
          </w:r>
          <w:hyperlink w:anchor="_b1tudj17zite">
            <w:r>
              <w:rPr>
                <w:b/>
                <w:color w:val="000000"/>
              </w:rPr>
              <w:t>Introduction</w:t>
            </w:r>
            <w:r>
              <w:rPr>
                <w:b/>
                <w:color w:val="000000"/>
              </w:rPr>
              <w:tab/>
              <w:t>3</w:t>
            </w:r>
          </w:hyperlink>
        </w:p>
        <w:p w14:paraId="079DDE17" w14:textId="77777777" w:rsidR="007A6410" w:rsidRDefault="00000000">
          <w:pPr>
            <w:widowControl w:val="0"/>
            <w:tabs>
              <w:tab w:val="right" w:pos="12000"/>
            </w:tabs>
            <w:spacing w:before="60" w:line="240" w:lineRule="auto"/>
            <w:ind w:left="360"/>
            <w:jc w:val="left"/>
            <w:rPr>
              <w:color w:val="000000"/>
            </w:rPr>
          </w:pPr>
          <w:hyperlink w:anchor="_uvnfaczeocre">
            <w:r>
              <w:rPr>
                <w:color w:val="000000"/>
              </w:rPr>
              <w:t>Présentation du projet</w:t>
            </w:r>
            <w:r>
              <w:rPr>
                <w:color w:val="000000"/>
              </w:rPr>
              <w:tab/>
              <w:t>3</w:t>
            </w:r>
          </w:hyperlink>
        </w:p>
        <w:p w14:paraId="4E5DDB1E" w14:textId="77777777" w:rsidR="007A6410" w:rsidRDefault="00000000">
          <w:pPr>
            <w:widowControl w:val="0"/>
            <w:tabs>
              <w:tab w:val="right" w:pos="12000"/>
            </w:tabs>
            <w:spacing w:before="60" w:line="240" w:lineRule="auto"/>
            <w:ind w:left="360"/>
            <w:jc w:val="left"/>
            <w:rPr>
              <w:color w:val="000000"/>
            </w:rPr>
          </w:pPr>
          <w:hyperlink w:anchor="_sls243humeli">
            <w:r>
              <w:rPr>
                <w:color w:val="000000"/>
              </w:rPr>
              <w:t>Contexte du projet</w:t>
            </w:r>
            <w:r>
              <w:rPr>
                <w:color w:val="000000"/>
              </w:rPr>
              <w:tab/>
              <w:t>3</w:t>
            </w:r>
          </w:hyperlink>
        </w:p>
        <w:p w14:paraId="01ABE1AC" w14:textId="77777777" w:rsidR="007A6410" w:rsidRDefault="00000000">
          <w:pPr>
            <w:widowControl w:val="0"/>
            <w:tabs>
              <w:tab w:val="right" w:pos="12000"/>
            </w:tabs>
            <w:spacing w:before="60" w:line="240" w:lineRule="auto"/>
            <w:ind w:left="360"/>
            <w:jc w:val="left"/>
            <w:rPr>
              <w:color w:val="000000"/>
            </w:rPr>
          </w:pPr>
          <w:hyperlink w:anchor="_t63q8irzdjyy">
            <w:r>
              <w:rPr>
                <w:color w:val="000000"/>
              </w:rPr>
              <w:t>Spécifications techniques</w:t>
            </w:r>
            <w:r>
              <w:rPr>
                <w:color w:val="000000"/>
              </w:rPr>
              <w:tab/>
              <w:t>3</w:t>
            </w:r>
          </w:hyperlink>
        </w:p>
        <w:p w14:paraId="39FD39CF" w14:textId="77777777" w:rsidR="007A6410" w:rsidRDefault="00000000">
          <w:pPr>
            <w:widowControl w:val="0"/>
            <w:tabs>
              <w:tab w:val="right" w:pos="12000"/>
            </w:tabs>
            <w:spacing w:before="60" w:line="240" w:lineRule="auto"/>
            <w:jc w:val="left"/>
            <w:rPr>
              <w:b/>
              <w:color w:val="000000"/>
            </w:rPr>
          </w:pPr>
          <w:hyperlink w:anchor="_d23rwq2amlcq">
            <w:r>
              <w:rPr>
                <w:b/>
                <w:color w:val="000000"/>
              </w:rPr>
              <w:t>Extraction des données</w:t>
            </w:r>
            <w:r>
              <w:rPr>
                <w:b/>
                <w:color w:val="000000"/>
              </w:rPr>
              <w:tab/>
              <w:t>4</w:t>
            </w:r>
          </w:hyperlink>
        </w:p>
        <w:p w14:paraId="429F8821" w14:textId="77777777" w:rsidR="007A6410" w:rsidRDefault="00000000">
          <w:pPr>
            <w:widowControl w:val="0"/>
            <w:tabs>
              <w:tab w:val="right" w:pos="12000"/>
            </w:tabs>
            <w:spacing w:before="60" w:line="240" w:lineRule="auto"/>
            <w:ind w:left="360"/>
            <w:jc w:val="left"/>
            <w:rPr>
              <w:color w:val="000000"/>
            </w:rPr>
          </w:pPr>
          <w:hyperlink w:anchor="_mb6mm7ilc5sf">
            <w:r>
              <w:rPr>
                <w:color w:val="000000"/>
              </w:rPr>
              <w:t>Données issues d’un service web (API)</w:t>
            </w:r>
            <w:r>
              <w:rPr>
                <w:color w:val="000000"/>
              </w:rPr>
              <w:tab/>
              <w:t>4</w:t>
            </w:r>
          </w:hyperlink>
        </w:p>
        <w:p w14:paraId="7D3620DE" w14:textId="77777777" w:rsidR="007A6410" w:rsidRDefault="00000000">
          <w:pPr>
            <w:widowControl w:val="0"/>
            <w:tabs>
              <w:tab w:val="right" w:pos="12000"/>
            </w:tabs>
            <w:spacing w:before="60" w:line="240" w:lineRule="auto"/>
            <w:ind w:left="360"/>
            <w:jc w:val="left"/>
            <w:rPr>
              <w:color w:val="000000"/>
            </w:rPr>
          </w:pPr>
          <w:hyperlink w:anchor="_4pml5r6h2mtm">
            <w:r>
              <w:rPr>
                <w:color w:val="000000"/>
              </w:rPr>
              <w:t>Données issues d’une page web</w:t>
            </w:r>
            <w:r>
              <w:rPr>
                <w:color w:val="000000"/>
              </w:rPr>
              <w:tab/>
              <w:t>4</w:t>
            </w:r>
          </w:hyperlink>
        </w:p>
        <w:p w14:paraId="2097DE69" w14:textId="77777777" w:rsidR="007A6410" w:rsidRDefault="00000000">
          <w:pPr>
            <w:widowControl w:val="0"/>
            <w:tabs>
              <w:tab w:val="right" w:pos="12000"/>
            </w:tabs>
            <w:spacing w:before="60" w:line="240" w:lineRule="auto"/>
            <w:ind w:left="360"/>
            <w:jc w:val="left"/>
            <w:rPr>
              <w:color w:val="000000"/>
            </w:rPr>
          </w:pPr>
          <w:hyperlink w:anchor="_65z12uqbkv8n">
            <w:r>
              <w:rPr>
                <w:color w:val="000000"/>
              </w:rPr>
              <w:t>Données issues d’un fichier</w:t>
            </w:r>
            <w:r>
              <w:rPr>
                <w:color w:val="000000"/>
              </w:rPr>
              <w:tab/>
              <w:t>4</w:t>
            </w:r>
          </w:hyperlink>
        </w:p>
        <w:p w14:paraId="7D3C1C10" w14:textId="77777777" w:rsidR="007A6410" w:rsidRDefault="00000000">
          <w:pPr>
            <w:widowControl w:val="0"/>
            <w:tabs>
              <w:tab w:val="right" w:pos="12000"/>
            </w:tabs>
            <w:spacing w:before="60" w:line="240" w:lineRule="auto"/>
            <w:ind w:left="360"/>
            <w:jc w:val="left"/>
            <w:rPr>
              <w:color w:val="000000"/>
            </w:rPr>
          </w:pPr>
          <w:hyperlink w:anchor="_yx66up57silz">
            <w:r>
              <w:rPr>
                <w:color w:val="000000"/>
              </w:rPr>
              <w:t>Données issues d’un base de données relationnelles</w:t>
            </w:r>
            <w:r>
              <w:rPr>
                <w:color w:val="000000"/>
              </w:rPr>
              <w:tab/>
              <w:t>4</w:t>
            </w:r>
          </w:hyperlink>
        </w:p>
        <w:p w14:paraId="060D7B51" w14:textId="77777777" w:rsidR="007A6410" w:rsidRDefault="00000000">
          <w:pPr>
            <w:widowControl w:val="0"/>
            <w:tabs>
              <w:tab w:val="right" w:pos="12000"/>
            </w:tabs>
            <w:spacing w:before="60" w:line="240" w:lineRule="auto"/>
            <w:ind w:left="360"/>
            <w:jc w:val="left"/>
            <w:rPr>
              <w:color w:val="000000"/>
            </w:rPr>
          </w:pPr>
          <w:hyperlink w:anchor="_2py97jnobm6x">
            <w:r>
              <w:rPr>
                <w:color w:val="000000"/>
              </w:rPr>
              <w:t>Données issues d’un système big data</w:t>
            </w:r>
            <w:r>
              <w:rPr>
                <w:color w:val="000000"/>
              </w:rPr>
              <w:tab/>
              <w:t>4</w:t>
            </w:r>
          </w:hyperlink>
        </w:p>
        <w:p w14:paraId="4E407C4F" w14:textId="77777777" w:rsidR="007A6410" w:rsidRDefault="00000000">
          <w:pPr>
            <w:widowControl w:val="0"/>
            <w:tabs>
              <w:tab w:val="right" w:pos="12000"/>
            </w:tabs>
            <w:spacing w:before="60" w:line="240" w:lineRule="auto"/>
            <w:jc w:val="left"/>
            <w:rPr>
              <w:b/>
              <w:color w:val="000000"/>
            </w:rPr>
          </w:pPr>
          <w:hyperlink w:anchor="_nmatos6z06km">
            <w:r>
              <w:rPr>
                <w:b/>
                <w:color w:val="000000"/>
              </w:rPr>
              <w:t>Requêtage des données</w:t>
            </w:r>
            <w:r>
              <w:rPr>
                <w:b/>
                <w:color w:val="000000"/>
              </w:rPr>
              <w:tab/>
              <w:t>5</w:t>
            </w:r>
          </w:hyperlink>
        </w:p>
        <w:p w14:paraId="1AEDD125" w14:textId="77777777" w:rsidR="007A6410" w:rsidRDefault="00000000">
          <w:pPr>
            <w:widowControl w:val="0"/>
            <w:tabs>
              <w:tab w:val="right" w:pos="12000"/>
            </w:tabs>
            <w:spacing w:before="60" w:line="240" w:lineRule="auto"/>
            <w:ind w:left="360"/>
            <w:jc w:val="left"/>
            <w:rPr>
              <w:color w:val="000000"/>
            </w:rPr>
          </w:pPr>
          <w:hyperlink w:anchor="_72k15os7wtz">
            <w:r>
              <w:rPr>
                <w:color w:val="000000"/>
              </w:rPr>
              <w:t>Requêtes de type SQL</w:t>
            </w:r>
            <w:r>
              <w:rPr>
                <w:color w:val="000000"/>
              </w:rPr>
              <w:tab/>
              <w:t>5</w:t>
            </w:r>
          </w:hyperlink>
        </w:p>
        <w:p w14:paraId="307D483E" w14:textId="77777777" w:rsidR="007A6410" w:rsidRDefault="00000000">
          <w:pPr>
            <w:widowControl w:val="0"/>
            <w:tabs>
              <w:tab w:val="right" w:pos="12000"/>
            </w:tabs>
            <w:spacing w:before="60" w:line="240" w:lineRule="auto"/>
            <w:ind w:left="360"/>
            <w:jc w:val="left"/>
            <w:rPr>
              <w:color w:val="000000"/>
            </w:rPr>
          </w:pPr>
          <w:hyperlink w:anchor="_9p42dsmf1g3n">
            <w:r>
              <w:rPr>
                <w:color w:val="000000"/>
              </w:rPr>
              <w:t>Requêtes depuis un système big data</w:t>
            </w:r>
            <w:r>
              <w:rPr>
                <w:color w:val="000000"/>
              </w:rPr>
              <w:tab/>
              <w:t>5</w:t>
            </w:r>
          </w:hyperlink>
        </w:p>
        <w:p w14:paraId="51493728" w14:textId="77777777" w:rsidR="007A6410" w:rsidRDefault="00000000">
          <w:pPr>
            <w:widowControl w:val="0"/>
            <w:tabs>
              <w:tab w:val="right" w:pos="12000"/>
            </w:tabs>
            <w:spacing w:before="60" w:line="240" w:lineRule="auto"/>
            <w:jc w:val="left"/>
            <w:rPr>
              <w:b/>
            </w:rPr>
          </w:pPr>
          <w:hyperlink w:anchor="_ix8pmbbp4vmc">
            <w:r>
              <w:rPr>
                <w:b/>
                <w:color w:val="000000"/>
              </w:rPr>
              <w:t>Agrégation des données</w:t>
            </w:r>
            <w:r>
              <w:rPr>
                <w:b/>
                <w:color w:val="000000"/>
              </w:rPr>
              <w:tab/>
              <w:t>5</w:t>
            </w:r>
          </w:hyperlink>
          <w:r>
            <w:fldChar w:fldCharType="begin"/>
          </w:r>
          <w:r>
            <w:instrText xml:space="preserve"> PAGEREF _x6zwo7rxryer \h </w:instrText>
          </w:r>
          <w:r>
            <w:fldChar w:fldCharType="separate"/>
          </w:r>
          <w:r>
            <w:rPr>
              <w:b/>
              <w:color w:val="000000"/>
            </w:rPr>
            <w:t>Création de la base de données</w:t>
          </w:r>
          <w:r>
            <w:rPr>
              <w:b/>
              <w:color w:val="000000"/>
            </w:rPr>
            <w:tab/>
            <w:t>6</w:t>
          </w:r>
          <w:r>
            <w:fldChar w:fldCharType="end"/>
          </w:r>
        </w:p>
        <w:p w14:paraId="00D5E20F" w14:textId="77777777" w:rsidR="007A6410" w:rsidRDefault="00000000">
          <w:pPr>
            <w:widowControl w:val="0"/>
            <w:tabs>
              <w:tab w:val="right" w:pos="12000"/>
            </w:tabs>
            <w:spacing w:before="60" w:line="240" w:lineRule="auto"/>
            <w:ind w:left="360"/>
            <w:jc w:val="left"/>
          </w:pPr>
          <w:hyperlink w:anchor="_jpcgefr1vbic">
            <w:r>
              <w:t>Préparation des données</w:t>
            </w:r>
            <w:r>
              <w:tab/>
              <w:t>5</w:t>
            </w:r>
          </w:hyperlink>
        </w:p>
        <w:p w14:paraId="284E1BD6" w14:textId="77777777" w:rsidR="007A6410" w:rsidRDefault="00000000">
          <w:pPr>
            <w:widowControl w:val="0"/>
            <w:tabs>
              <w:tab w:val="right" w:pos="12000"/>
            </w:tabs>
            <w:spacing w:before="60" w:line="240" w:lineRule="auto"/>
            <w:ind w:left="360"/>
            <w:jc w:val="left"/>
          </w:pPr>
          <w:hyperlink w:anchor="_mcudajlzlv4v">
            <w:r>
              <w:t>Agrégation des données</w:t>
            </w:r>
            <w:r>
              <w:tab/>
              <w:t>5</w:t>
            </w:r>
          </w:hyperlink>
        </w:p>
        <w:p w14:paraId="578EB809" w14:textId="77777777" w:rsidR="007A6410" w:rsidRDefault="00000000">
          <w:pPr>
            <w:widowControl w:val="0"/>
            <w:tabs>
              <w:tab w:val="right" w:pos="12000"/>
            </w:tabs>
            <w:spacing w:before="60" w:line="240" w:lineRule="auto"/>
            <w:ind w:left="360"/>
            <w:jc w:val="left"/>
          </w:pPr>
          <w:hyperlink w:anchor="_9qqswaxjqjfp">
            <w:r>
              <w:t>Jeu de données final</w:t>
            </w:r>
            <w:r>
              <w:tab/>
              <w:t>5</w:t>
            </w:r>
          </w:hyperlink>
        </w:p>
        <w:p w14:paraId="193707B4" w14:textId="77777777" w:rsidR="007A6410" w:rsidRDefault="007A6410">
          <w:pPr>
            <w:widowControl w:val="0"/>
            <w:tabs>
              <w:tab w:val="right" w:pos="12000"/>
            </w:tabs>
            <w:spacing w:before="60" w:line="240" w:lineRule="auto"/>
            <w:jc w:val="left"/>
            <w:rPr>
              <w:b/>
            </w:rPr>
          </w:pPr>
        </w:p>
        <w:p w14:paraId="6F2F38B0" w14:textId="77777777" w:rsidR="007A6410" w:rsidRDefault="00000000">
          <w:pPr>
            <w:widowControl w:val="0"/>
            <w:tabs>
              <w:tab w:val="right" w:pos="12000"/>
            </w:tabs>
            <w:spacing w:before="60" w:line="240" w:lineRule="auto"/>
            <w:ind w:left="360"/>
            <w:jc w:val="left"/>
            <w:rPr>
              <w:color w:val="000000"/>
            </w:rPr>
          </w:pPr>
          <w:hyperlink w:anchor="_693t11557h5x">
            <w:r>
              <w:rPr>
                <w:color w:val="000000"/>
              </w:rPr>
              <w:t>Modélisation des données</w:t>
            </w:r>
            <w:r>
              <w:rPr>
                <w:color w:val="000000"/>
              </w:rPr>
              <w:tab/>
              <w:t>6</w:t>
            </w:r>
          </w:hyperlink>
        </w:p>
        <w:p w14:paraId="019EAFE7" w14:textId="77777777" w:rsidR="007A6410" w:rsidRDefault="00000000">
          <w:pPr>
            <w:widowControl w:val="0"/>
            <w:tabs>
              <w:tab w:val="right" w:pos="12000"/>
            </w:tabs>
            <w:spacing w:before="60" w:line="240" w:lineRule="auto"/>
            <w:ind w:left="360"/>
            <w:jc w:val="left"/>
            <w:rPr>
              <w:color w:val="000000"/>
            </w:rPr>
          </w:pPr>
          <w:hyperlink w:anchor="_ik1bzpg09yj">
            <w:r>
              <w:rPr>
                <w:color w:val="000000"/>
              </w:rPr>
              <w:t>Modèle physique des données (MPD)</w:t>
            </w:r>
            <w:r>
              <w:rPr>
                <w:color w:val="000000"/>
              </w:rPr>
              <w:tab/>
              <w:t>6</w:t>
            </w:r>
          </w:hyperlink>
        </w:p>
        <w:p w14:paraId="3FCEDD0D" w14:textId="77777777" w:rsidR="007A6410" w:rsidRDefault="00000000">
          <w:pPr>
            <w:widowControl w:val="0"/>
            <w:tabs>
              <w:tab w:val="right" w:pos="12000"/>
            </w:tabs>
            <w:spacing w:before="60" w:line="240" w:lineRule="auto"/>
            <w:ind w:left="360"/>
            <w:jc w:val="left"/>
            <w:rPr>
              <w:color w:val="000000"/>
            </w:rPr>
          </w:pPr>
          <w:hyperlink w:anchor="_o5tvt35s3hx6">
            <w:r>
              <w:rPr>
                <w:color w:val="000000"/>
              </w:rPr>
              <w:t>Choix du système de gestion de la base données (SGBD)</w:t>
            </w:r>
            <w:r>
              <w:rPr>
                <w:color w:val="000000"/>
              </w:rPr>
              <w:tab/>
              <w:t>6</w:t>
            </w:r>
          </w:hyperlink>
        </w:p>
        <w:p w14:paraId="7E031509" w14:textId="77777777" w:rsidR="007A6410" w:rsidRDefault="00000000">
          <w:pPr>
            <w:widowControl w:val="0"/>
            <w:tabs>
              <w:tab w:val="right" w:pos="12000"/>
            </w:tabs>
            <w:spacing w:before="60" w:line="240" w:lineRule="auto"/>
            <w:ind w:left="360"/>
            <w:jc w:val="left"/>
            <w:rPr>
              <w:color w:val="000000"/>
            </w:rPr>
          </w:pPr>
          <w:hyperlink w:anchor="_efn1os9dj9vv">
            <w:r>
              <w:rPr>
                <w:color w:val="000000"/>
              </w:rPr>
              <w:t>Création de la base de données</w:t>
            </w:r>
            <w:r>
              <w:rPr>
                <w:color w:val="000000"/>
              </w:rPr>
              <w:tab/>
              <w:t>6</w:t>
            </w:r>
          </w:hyperlink>
        </w:p>
        <w:p w14:paraId="574AF35A" w14:textId="77777777" w:rsidR="007A6410" w:rsidRDefault="00000000">
          <w:pPr>
            <w:widowControl w:val="0"/>
            <w:tabs>
              <w:tab w:val="right" w:pos="12000"/>
            </w:tabs>
            <w:spacing w:before="60" w:line="240" w:lineRule="auto"/>
            <w:ind w:left="360"/>
            <w:jc w:val="left"/>
            <w:rPr>
              <w:color w:val="000000"/>
            </w:rPr>
          </w:pPr>
          <w:hyperlink w:anchor="_44pm7hwukmr">
            <w:r>
              <w:rPr>
                <w:color w:val="000000"/>
              </w:rPr>
              <w:t>Import des données</w:t>
            </w:r>
            <w:r>
              <w:rPr>
                <w:color w:val="000000"/>
              </w:rPr>
              <w:tab/>
              <w:t>6</w:t>
            </w:r>
          </w:hyperlink>
        </w:p>
        <w:p w14:paraId="7166B1EA" w14:textId="77777777" w:rsidR="007A6410" w:rsidRDefault="00000000">
          <w:pPr>
            <w:widowControl w:val="0"/>
            <w:tabs>
              <w:tab w:val="right" w:pos="12000"/>
            </w:tabs>
            <w:spacing w:before="60" w:line="240" w:lineRule="auto"/>
            <w:ind w:left="360"/>
            <w:jc w:val="left"/>
            <w:rPr>
              <w:color w:val="000000"/>
            </w:rPr>
          </w:pPr>
          <w:hyperlink w:anchor="_4gn8wrikwvwl">
            <w:r>
              <w:rPr>
                <w:color w:val="000000"/>
              </w:rPr>
              <w:t>Conformité RGPD</w:t>
            </w:r>
            <w:r>
              <w:rPr>
                <w:color w:val="000000"/>
              </w:rPr>
              <w:tab/>
              <w:t>6</w:t>
            </w:r>
          </w:hyperlink>
        </w:p>
        <w:p w14:paraId="0BC43F45" w14:textId="77777777" w:rsidR="007A6410" w:rsidRDefault="00000000">
          <w:pPr>
            <w:widowControl w:val="0"/>
            <w:tabs>
              <w:tab w:val="right" w:pos="12000"/>
            </w:tabs>
            <w:spacing w:before="60" w:line="240" w:lineRule="auto"/>
            <w:jc w:val="left"/>
            <w:rPr>
              <w:b/>
              <w:color w:val="000000"/>
            </w:rPr>
          </w:pPr>
          <w:hyperlink w:anchor="_j0ml1cjlhqrr">
            <w:r>
              <w:rPr>
                <w:b/>
                <w:color w:val="000000"/>
              </w:rPr>
              <w:t>Développement de l’API</w:t>
            </w:r>
            <w:r>
              <w:rPr>
                <w:b/>
                <w:color w:val="000000"/>
              </w:rPr>
              <w:tab/>
              <w:t>7</w:t>
            </w:r>
          </w:hyperlink>
        </w:p>
        <w:p w14:paraId="02BBE4DB" w14:textId="77777777" w:rsidR="007A6410" w:rsidRDefault="00000000">
          <w:pPr>
            <w:widowControl w:val="0"/>
            <w:tabs>
              <w:tab w:val="right" w:pos="12000"/>
            </w:tabs>
            <w:spacing w:before="60" w:line="240" w:lineRule="auto"/>
            <w:ind w:left="360"/>
            <w:jc w:val="left"/>
            <w:rPr>
              <w:color w:val="000000"/>
            </w:rPr>
          </w:pPr>
          <w:hyperlink w:anchor="_4jpdprf74k1b">
            <w:r>
              <w:rPr>
                <w:color w:val="000000"/>
              </w:rPr>
              <w:t>Spécifications fonctionnelles et techniques</w:t>
            </w:r>
            <w:r>
              <w:rPr>
                <w:color w:val="000000"/>
              </w:rPr>
              <w:tab/>
              <w:t>7</w:t>
            </w:r>
          </w:hyperlink>
        </w:p>
        <w:p w14:paraId="7D474E2B" w14:textId="77777777" w:rsidR="007A6410" w:rsidRDefault="00000000">
          <w:pPr>
            <w:widowControl w:val="0"/>
            <w:tabs>
              <w:tab w:val="right" w:pos="12000"/>
            </w:tabs>
            <w:spacing w:before="60" w:line="240" w:lineRule="auto"/>
            <w:ind w:left="360"/>
            <w:jc w:val="left"/>
            <w:rPr>
              <w:color w:val="000000"/>
            </w:rPr>
          </w:pPr>
          <w:hyperlink w:anchor="_6chkzwt6eflu">
            <w:r>
              <w:rPr>
                <w:color w:val="000000"/>
              </w:rPr>
              <w:t>Conception de l’architecture de l’API</w:t>
            </w:r>
            <w:r>
              <w:rPr>
                <w:color w:val="000000"/>
              </w:rPr>
              <w:tab/>
              <w:t>7</w:t>
            </w:r>
          </w:hyperlink>
        </w:p>
        <w:p w14:paraId="338EB2B2" w14:textId="77777777" w:rsidR="007A6410" w:rsidRDefault="00000000">
          <w:pPr>
            <w:widowControl w:val="0"/>
            <w:tabs>
              <w:tab w:val="right" w:pos="12000"/>
            </w:tabs>
            <w:spacing w:before="60" w:line="240" w:lineRule="auto"/>
            <w:jc w:val="left"/>
            <w:rPr>
              <w:b/>
              <w:color w:val="000000"/>
            </w:rPr>
          </w:pPr>
          <w:hyperlink w:anchor="_7f423kg80qfx">
            <w:r>
              <w:rPr>
                <w:b/>
                <w:color w:val="000000"/>
              </w:rPr>
              <w:t>Documentation</w:t>
            </w:r>
            <w:r>
              <w:rPr>
                <w:b/>
                <w:color w:val="000000"/>
              </w:rPr>
              <w:tab/>
              <w:t>7</w:t>
            </w:r>
          </w:hyperlink>
        </w:p>
        <w:p w14:paraId="046A36CD" w14:textId="77777777" w:rsidR="007A6410" w:rsidRDefault="00000000">
          <w:pPr>
            <w:widowControl w:val="0"/>
            <w:tabs>
              <w:tab w:val="right" w:pos="12000"/>
            </w:tabs>
            <w:spacing w:before="60" w:line="240" w:lineRule="auto"/>
            <w:jc w:val="left"/>
            <w:rPr>
              <w:b/>
              <w:color w:val="000000"/>
            </w:rPr>
          </w:pPr>
          <w:hyperlink w:anchor="_41tghgp87glx">
            <w:r>
              <w:rPr>
                <w:b/>
                <w:color w:val="000000"/>
              </w:rPr>
              <w:t>Perspectives et améliorations</w:t>
            </w:r>
            <w:r>
              <w:rPr>
                <w:b/>
                <w:color w:val="000000"/>
              </w:rPr>
              <w:tab/>
              <w:t>7</w:t>
            </w:r>
          </w:hyperlink>
        </w:p>
        <w:p w14:paraId="79C50BAB" w14:textId="77777777" w:rsidR="007A6410" w:rsidRDefault="00000000">
          <w:pPr>
            <w:widowControl w:val="0"/>
            <w:tabs>
              <w:tab w:val="right" w:pos="12000"/>
            </w:tabs>
            <w:spacing w:before="60" w:line="240" w:lineRule="auto"/>
            <w:jc w:val="left"/>
            <w:rPr>
              <w:b/>
              <w:color w:val="000000"/>
            </w:rPr>
          </w:pPr>
          <w:hyperlink w:anchor="_8xwh17rpmr8z">
            <w:r>
              <w:rPr>
                <w:b/>
                <w:color w:val="000000"/>
              </w:rPr>
              <w:t>Conclusions</w:t>
            </w:r>
            <w:r>
              <w:rPr>
                <w:b/>
                <w:color w:val="000000"/>
              </w:rPr>
              <w:tab/>
              <w:t>7</w:t>
            </w:r>
          </w:hyperlink>
        </w:p>
        <w:p w14:paraId="175D9DFA" w14:textId="77777777" w:rsidR="007A6410" w:rsidRDefault="00000000">
          <w:pPr>
            <w:widowControl w:val="0"/>
            <w:tabs>
              <w:tab w:val="right" w:pos="12000"/>
            </w:tabs>
            <w:spacing w:before="60" w:line="240" w:lineRule="auto"/>
            <w:jc w:val="left"/>
            <w:rPr>
              <w:b/>
              <w:color w:val="000000"/>
            </w:rPr>
          </w:pPr>
          <w:hyperlink w:anchor="_tezm7i4fli34">
            <w:r>
              <w:rPr>
                <w:b/>
                <w:color w:val="000000"/>
              </w:rPr>
              <w:t>Annexes</w:t>
            </w:r>
            <w:r>
              <w:rPr>
                <w:b/>
                <w:color w:val="000000"/>
              </w:rPr>
              <w:tab/>
              <w:t>8</w:t>
            </w:r>
          </w:hyperlink>
          <w:r>
            <w:fldChar w:fldCharType="end"/>
          </w:r>
        </w:p>
      </w:sdtContent>
    </w:sdt>
    <w:p w14:paraId="7D824739" w14:textId="77777777" w:rsidR="007A6410" w:rsidRDefault="007A6410"/>
    <w:p w14:paraId="09F359E2" w14:textId="77777777" w:rsidR="007A6410" w:rsidRDefault="007A6410"/>
    <w:p w14:paraId="57CBF676" w14:textId="77777777" w:rsidR="007A6410" w:rsidRDefault="00000000">
      <w:pPr>
        <w:jc w:val="left"/>
      </w:pPr>
      <w:r>
        <w:t>Note : il est attendu un rapport de 2 à 5 pages pour ce livrable</w:t>
      </w:r>
    </w:p>
    <w:p w14:paraId="46BAF205" w14:textId="77777777" w:rsidR="007A6410" w:rsidRDefault="00000000">
      <w:r>
        <w:br w:type="page"/>
      </w:r>
    </w:p>
    <w:p w14:paraId="0CE38BE7" w14:textId="77777777" w:rsidR="007A6410" w:rsidRDefault="00000000">
      <w:pPr>
        <w:pStyle w:val="Titre1"/>
      </w:pPr>
      <w:bookmarkStart w:id="0" w:name="_b1tudj17zite" w:colFirst="0" w:colLast="0"/>
      <w:bookmarkEnd w:id="0"/>
      <w:r>
        <w:lastRenderedPageBreak/>
        <w:t>Introduction</w:t>
      </w:r>
    </w:p>
    <w:p w14:paraId="107AC77B" w14:textId="77777777" w:rsidR="007A6410" w:rsidRDefault="00000000">
      <w:pPr>
        <w:pStyle w:val="Titre2"/>
      </w:pPr>
      <w:bookmarkStart w:id="1" w:name="_uvnfaczeocre" w:colFirst="0" w:colLast="0"/>
      <w:bookmarkEnd w:id="1"/>
      <w:r>
        <w:t>Présentation du projet</w:t>
      </w:r>
    </w:p>
    <w:p w14:paraId="6E4225AB" w14:textId="77777777" w:rsidR="002B2DB6" w:rsidRDefault="001A2900" w:rsidP="00547445">
      <w:pPr>
        <w:spacing w:after="60"/>
      </w:pPr>
      <w:r>
        <w:t>Le terme pesticide va désigner les substances actives qui vont contrôler ou éliminer des organismes indésirables</w:t>
      </w:r>
      <w:r w:rsidR="002B2DB6">
        <w:t>. Ces organismes indésirables peuvent être des champignons, des animaux, des plantes ou encore des bactéries. Les pesticides vont être utilisés en majorité pour l’agriculture afin de protéger les cultures. Cependant, on va en retrouver également dans l’usage domestique en tout genre tel que le traitement aux mauvaises herbes, l’élimination de nuisibles ou encore les produits antiparasitaires</w:t>
      </w:r>
      <w:r w:rsidR="002B2DB6">
        <w:rPr>
          <w:rStyle w:val="Appelnotedebasdep"/>
        </w:rPr>
        <w:footnoteReference w:id="1"/>
      </w:r>
      <w:r w:rsidR="002B2DB6">
        <w:t xml:space="preserve">. </w:t>
      </w:r>
    </w:p>
    <w:p w14:paraId="55963E32" w14:textId="30E86F51" w:rsidR="001A2900" w:rsidRDefault="002B2DB6" w:rsidP="00547445">
      <w:pPr>
        <w:spacing w:after="60"/>
      </w:pPr>
      <w:r>
        <w:t xml:space="preserve">L’usage des pesticides de synthèse dans l’agriculture s’est développé de manière considérable depuis leur apparition dans les années 1940-1950. Si on prend en compte les données récentes, depuis les années 1990, la quantité de pesticides utilisée dans le monde a augmenté de 80%. En France, </w:t>
      </w:r>
      <w:r w:rsidR="00974A60">
        <w:t>certaines régions vont utiliser énormément de pesticides, dont les régions du nord, du centre Val-de-Loire, de la Garonne ou encore du Rhône. Mais aucune région ne semble épargnée par l’utilisation des pesticides. Pourtant, en 2008, la France a mis en place le plan Ecophyto dont l’objectif était de réduire de 50% l’utilisation des pesticides d’ici à 2018. Force est de constater que ce plan fût un échec, l’utilisation des pesticides augmentant de 25% sur cette période</w:t>
      </w:r>
      <w:r w:rsidR="00974A60">
        <w:rPr>
          <w:rStyle w:val="Appelnotedebasdep"/>
        </w:rPr>
        <w:footnoteReference w:id="2"/>
      </w:r>
      <w:r w:rsidR="00974A60">
        <w:t xml:space="preserve">. L’échec de ces mesures montrent l’incapacité de l’état à agir sur l’utilisation des pesticides. Mais quelles peuvent être les conséquences pour la population française ? Il serait impossible de traiter l’ensemble des conséquences, je vais donc me concentrer sur les conséquences pour le cancer humain. </w:t>
      </w:r>
    </w:p>
    <w:p w14:paraId="00A838EC" w14:textId="09524980" w:rsidR="006A2F99" w:rsidRDefault="006A2F99" w:rsidP="00547445">
      <w:pPr>
        <w:spacing w:after="60"/>
      </w:pPr>
      <w:r>
        <w:t>Chaque individu est constitué d’environ 50 000 milliards de cellules répartis en sous-ensembles structurés appelés tissus qui vont eux-mêmes former des organes. Au sein de chaque organe, les cellules vont avoir des fonctions précises qui peuvent être par exemple la multiplication cellulaire. C’est ce phénomène qui va nous intéresser. En effet, lorsque ce processus de multiplication va se dérégler, l’organisme va détruire les cellules dysfonctionnelles. Cependant, ce mécanisme de protection peut ne plus fonctionner et la cellule malformée va alors se multiplier encore et encore et va devenir une tumeur qui peut être bénigne ou maligne. Les tumeurs dites malignes sont ce que l’on va appeler le cancer</w:t>
      </w:r>
      <w:r w:rsidR="00547445">
        <w:rPr>
          <w:rStyle w:val="Appelnotedebasdep"/>
        </w:rPr>
        <w:footnoteReference w:id="3"/>
      </w:r>
      <w:r>
        <w:t xml:space="preserve">. </w:t>
      </w:r>
    </w:p>
    <w:p w14:paraId="6C06E489" w14:textId="77777777" w:rsidR="00547445" w:rsidRDefault="00D14BE5" w:rsidP="00547445">
      <w:pPr>
        <w:spacing w:after="60"/>
      </w:pPr>
      <w:r>
        <w:t>L</w:t>
      </w:r>
      <w:r w:rsidR="001A2900">
        <w:t>’incidence du cancer en France n</w:t>
      </w:r>
      <w:r w:rsidR="00547445">
        <w:t>e</w:t>
      </w:r>
      <w:r w:rsidR="001A2900">
        <w:t xml:space="preserve"> cesse d’augmenter</w:t>
      </w:r>
      <w:r w:rsidR="00547445">
        <w:t xml:space="preserve"> depuis 30 ans. En 2023, on estime à 430 000 le nombre de nouveaux cas en France. Le cancer va représenter la première cause de mortalité prématurée. En 2021, le nombre de décès imputable au cancer était de 162 000</w:t>
      </w:r>
      <w:r w:rsidR="00547445">
        <w:rPr>
          <w:rStyle w:val="Appelnotedebasdep"/>
        </w:rPr>
        <w:footnoteReference w:id="4"/>
      </w:r>
      <w:r w:rsidR="00547445">
        <w:t xml:space="preserve">. Le cancer, son diagnostique et son traitement sont donc un enjeu de santé public majeur. En effet, même si le taux de guérison progresse, il est important de s’attaquer au problème en amont plutôt qu’à la guérison de celui-ci. </w:t>
      </w:r>
    </w:p>
    <w:p w14:paraId="0B6935F3" w14:textId="676EB040" w:rsidR="00D14BE5" w:rsidRDefault="00547445" w:rsidP="00547445">
      <w:pPr>
        <w:spacing w:after="60"/>
      </w:pPr>
      <w:r>
        <w:t>Il existe beaucoup d’études montrant l’impact des pesticides dans le milieu professionnel</w:t>
      </w:r>
      <w:r w:rsidR="00A26C83">
        <w:t xml:space="preserve"> mais pratiquement aucune sur l’impact des pesticides sur la population civile. </w:t>
      </w:r>
      <w:r>
        <w:t xml:space="preserve"> </w:t>
      </w:r>
    </w:p>
    <w:p w14:paraId="514373C1" w14:textId="44625525" w:rsidR="007A6410" w:rsidRDefault="00000000">
      <w:r>
        <w:t>Quelques éléments pour introduire le projet.</w:t>
      </w:r>
    </w:p>
    <w:p w14:paraId="23BC8430" w14:textId="77777777" w:rsidR="007A6410" w:rsidRDefault="00000000">
      <w:r>
        <w:t>Acteurs, objectifs fonctionnels et techniques</w:t>
      </w:r>
    </w:p>
    <w:p w14:paraId="1227ED72" w14:textId="77777777" w:rsidR="007A6410" w:rsidRDefault="007A6410"/>
    <w:p w14:paraId="20CCF73F" w14:textId="77777777" w:rsidR="007A6410" w:rsidRDefault="007A6410"/>
    <w:p w14:paraId="7235F4A4" w14:textId="77777777" w:rsidR="007A6410" w:rsidRDefault="00000000">
      <w:pPr>
        <w:pStyle w:val="Titre2"/>
      </w:pPr>
      <w:bookmarkStart w:id="2" w:name="_sls243humeli" w:colFirst="0" w:colLast="0"/>
      <w:bookmarkEnd w:id="2"/>
      <w:r>
        <w:t>Contexte du projet</w:t>
      </w:r>
    </w:p>
    <w:p w14:paraId="1AF71FBB" w14:textId="77777777" w:rsidR="007A6410" w:rsidRDefault="00000000">
      <w:r>
        <w:t>Environnements et contraintes techniques, budget, organisation du travail et planification.</w:t>
      </w:r>
    </w:p>
    <w:p w14:paraId="15890EFF" w14:textId="77777777" w:rsidR="007A6410" w:rsidRDefault="007A6410"/>
    <w:p w14:paraId="4610F9BE" w14:textId="77777777" w:rsidR="007A6410" w:rsidRDefault="007A6410"/>
    <w:p w14:paraId="1449D534" w14:textId="77777777" w:rsidR="007A6410" w:rsidRDefault="00000000">
      <w:pPr>
        <w:pStyle w:val="Titre2"/>
      </w:pPr>
      <w:bookmarkStart w:id="3" w:name="_t63q8irzdjyy" w:colFirst="0" w:colLast="0"/>
      <w:bookmarkEnd w:id="3"/>
      <w:r>
        <w:t>Spécifications techniques</w:t>
      </w:r>
    </w:p>
    <w:p w14:paraId="6F84E3EF" w14:textId="77777777" w:rsidR="007A6410" w:rsidRDefault="00000000">
      <w:r>
        <w:t>Les technologies et outils, les services externes, les exigences de programmation (langages), l’accessibilité (disponibilité, accès).</w:t>
      </w:r>
    </w:p>
    <w:p w14:paraId="582942EE" w14:textId="77777777" w:rsidR="007A6410" w:rsidRDefault="00000000">
      <w:r>
        <w:t>Proposer un schéma global du projet en partant des 5 sources et en terminant par l’API (diagramme des flux de données)</w:t>
      </w:r>
    </w:p>
    <w:p w14:paraId="41F98F16" w14:textId="77777777" w:rsidR="007A6410" w:rsidRDefault="007A6410"/>
    <w:p w14:paraId="1DF304AE" w14:textId="77777777" w:rsidR="007A6410" w:rsidRDefault="007A6410"/>
    <w:p w14:paraId="0F0737D8" w14:textId="77777777" w:rsidR="007A6410" w:rsidRDefault="00000000">
      <w:r>
        <w:br w:type="page"/>
      </w:r>
    </w:p>
    <w:p w14:paraId="22F60887" w14:textId="77777777" w:rsidR="007A6410" w:rsidRDefault="00000000">
      <w:pPr>
        <w:pStyle w:val="Titre1"/>
      </w:pPr>
      <w:bookmarkStart w:id="4" w:name="_d23rwq2amlcq" w:colFirst="0" w:colLast="0"/>
      <w:bookmarkEnd w:id="4"/>
      <w:r>
        <w:lastRenderedPageBreak/>
        <w:t>Extraction des données</w:t>
      </w:r>
    </w:p>
    <w:p w14:paraId="53B1D937" w14:textId="77777777" w:rsidR="007A6410" w:rsidRDefault="00000000">
      <w:pPr>
        <w:rPr>
          <w:i/>
        </w:rPr>
      </w:pPr>
      <w:r>
        <w:rPr>
          <w:i/>
        </w:rPr>
        <w:t>L’extraction de données depuis un service web, une page web (</w:t>
      </w:r>
      <w:proofErr w:type="spellStart"/>
      <w:r>
        <w:rPr>
          <w:i/>
        </w:rPr>
        <w:t>scraping</w:t>
      </w:r>
      <w:proofErr w:type="spellEnd"/>
      <w:r>
        <w:rPr>
          <w:i/>
        </w:rPr>
        <w:t>*), un fichier de données, une base de données et un système big data* en programmant le script* adapté afin de pérenniser la collecte des données nécessaires au projet.</w:t>
      </w:r>
    </w:p>
    <w:p w14:paraId="68E6F955" w14:textId="77777777" w:rsidR="007A6410" w:rsidRDefault="007A6410"/>
    <w:p w14:paraId="7FF8105C" w14:textId="77777777" w:rsidR="007A6410" w:rsidRDefault="00000000">
      <w:r>
        <w:t xml:space="preserve">Présentation des sources, des moyens techniques mis en </w:t>
      </w:r>
      <w:proofErr w:type="spellStart"/>
      <w:r>
        <w:t>oeuvre</w:t>
      </w:r>
      <w:proofErr w:type="spellEnd"/>
      <w:r>
        <w:t xml:space="preserve"> pour automatiser l’extraction (si besoin de gagner en place, un tableau synthétique pourrait convenir, donner plus de détails en annexe)</w:t>
      </w:r>
    </w:p>
    <w:p w14:paraId="6A989B7F" w14:textId="77777777" w:rsidR="007A6410" w:rsidRDefault="00000000">
      <w:pPr>
        <w:pStyle w:val="Titre2"/>
      </w:pPr>
      <w:bookmarkStart w:id="5" w:name="_mb6mm7ilc5sf" w:colFirst="0" w:colLast="0"/>
      <w:bookmarkEnd w:id="5"/>
      <w:r>
        <w:t>Données issues d’un service web (API)</w:t>
      </w:r>
    </w:p>
    <w:p w14:paraId="7B923D8F" w14:textId="77777777" w:rsidR="007A6410" w:rsidRDefault="007A6410"/>
    <w:p w14:paraId="3450A2C4" w14:textId="77777777" w:rsidR="007A6410" w:rsidRDefault="00000000">
      <w:pPr>
        <w:pStyle w:val="Titre2"/>
      </w:pPr>
      <w:bookmarkStart w:id="6" w:name="_4pml5r6h2mtm" w:colFirst="0" w:colLast="0"/>
      <w:bookmarkEnd w:id="6"/>
      <w:r>
        <w:t>Données issues d’une page web</w:t>
      </w:r>
    </w:p>
    <w:p w14:paraId="2D47F9AB" w14:textId="77777777" w:rsidR="00E813F8" w:rsidRDefault="00E813F8" w:rsidP="00E813F8">
      <w:pPr>
        <w:spacing w:line="360" w:lineRule="auto"/>
      </w:pPr>
      <w:r>
        <w:t xml:space="preserve">Il est important de comprendre quel peut être l’impact des substances chimiques présents dans les polluants. Pour cela, je me suis appuyé sur le site web </w:t>
      </w:r>
      <w:proofErr w:type="spellStart"/>
      <w:r>
        <w:t>sagepesticides</w:t>
      </w:r>
      <w:proofErr w:type="spellEnd"/>
      <w:r>
        <w:rPr>
          <w:rStyle w:val="Appelnotedebasdep"/>
        </w:rPr>
        <w:footnoteReference w:id="5"/>
      </w:r>
      <w:r>
        <w:t xml:space="preserve">. En effet, ce site web autorise le </w:t>
      </w:r>
      <w:proofErr w:type="spellStart"/>
      <w:r>
        <w:t>scrapping</w:t>
      </w:r>
      <w:proofErr w:type="spellEnd"/>
      <w:r>
        <w:t xml:space="preserve"> comme le mentionne son robot.txt qui affiche la mention user : * </w:t>
      </w:r>
      <w:proofErr w:type="spellStart"/>
      <w:r>
        <w:t>allow</w:t>
      </w:r>
      <w:proofErr w:type="spellEnd"/>
      <w:r>
        <w:t xml:space="preserve"> : /. Pour l’extraction, j’ai utilisé un script python avec comme bibliothèques : </w:t>
      </w:r>
      <w:proofErr w:type="spellStart"/>
      <w:r>
        <w:t>requests</w:t>
      </w:r>
      <w:proofErr w:type="spellEnd"/>
      <w:r>
        <w:t xml:space="preserve">, </w:t>
      </w:r>
      <w:proofErr w:type="spellStart"/>
      <w:r>
        <w:t>BeautifulSoup</w:t>
      </w:r>
      <w:proofErr w:type="spellEnd"/>
      <w:r>
        <w:t xml:space="preserve">, </w:t>
      </w:r>
      <w:proofErr w:type="spellStart"/>
      <w:r>
        <w:t>json</w:t>
      </w:r>
      <w:proofErr w:type="spellEnd"/>
      <w:r>
        <w:t xml:space="preserve">, re et </w:t>
      </w:r>
      <w:proofErr w:type="spellStart"/>
      <w:r>
        <w:t>logging</w:t>
      </w:r>
      <w:proofErr w:type="spellEnd"/>
      <w:r>
        <w:t xml:space="preserve">. L’objectif d’utiliser la bibliothèque </w:t>
      </w:r>
      <w:proofErr w:type="spellStart"/>
      <w:r>
        <w:t>json</w:t>
      </w:r>
      <w:proofErr w:type="spellEnd"/>
      <w:r>
        <w:t xml:space="preserve"> est de permettre un enregistrement des données récupérées dans un fichier </w:t>
      </w:r>
      <w:proofErr w:type="spellStart"/>
      <w:r>
        <w:t>json</w:t>
      </w:r>
      <w:proofErr w:type="spellEnd"/>
      <w:r>
        <w:t xml:space="preserve"> et ainsi de pouvoir le rentrer dans une base </w:t>
      </w:r>
      <w:proofErr w:type="spellStart"/>
      <w:r>
        <w:t>Mongodb</w:t>
      </w:r>
      <w:proofErr w:type="spellEnd"/>
      <w:r>
        <w:t xml:space="preserve">. Enfin, j’ai ajouté dans mon script un délai d’une à deux secondes afin de ne pas surcharger le serveur et éviter ainsi les éventuelles saturation serveur. </w:t>
      </w:r>
    </w:p>
    <w:p w14:paraId="48D98631" w14:textId="77777777" w:rsidR="00E813F8" w:rsidRDefault="00E813F8" w:rsidP="00E813F8">
      <w:pPr>
        <w:spacing w:line="360" w:lineRule="auto"/>
      </w:pPr>
      <w:r>
        <w:t xml:space="preserve">Au niveau des données récupérés, j’ai choisi de conserver tout ce qui pouvait avoir un intérêt pour la compréhension des molécules chimiques et leurs effets néfastes sur l’humain, puis sur l’environnement. En Annexe 1, vous pouvez retrouver une capture d’écran du site web complet d’une substance recherchée. Le premier bloc, va contenir des informations générales sur la substance. Ce qui va m’intéresser ici va être la description de la substance, indiquant notamment de façon générale l’utilisation de celle-ci. Pour récupérer cette information, j’ai simplement utilisé les balises html présentes. </w:t>
      </w:r>
    </w:p>
    <w:p w14:paraId="148110F2" w14:textId="77777777" w:rsidR="007A6410" w:rsidRDefault="007A6410"/>
    <w:p w14:paraId="3673E24A" w14:textId="77777777" w:rsidR="007A6410" w:rsidRDefault="007A6410"/>
    <w:p w14:paraId="16BD0A93" w14:textId="77777777" w:rsidR="007A6410" w:rsidRDefault="00000000">
      <w:pPr>
        <w:pStyle w:val="Titre2"/>
      </w:pPr>
      <w:bookmarkStart w:id="7" w:name="_65z12uqbkv8n" w:colFirst="0" w:colLast="0"/>
      <w:bookmarkEnd w:id="7"/>
      <w:r>
        <w:t>Données issues d’un fichier</w:t>
      </w:r>
    </w:p>
    <w:p w14:paraId="6D4B6D23" w14:textId="77777777" w:rsidR="007A6410" w:rsidRDefault="007A6410"/>
    <w:p w14:paraId="01A6B95A" w14:textId="77777777" w:rsidR="007A6410" w:rsidRDefault="007A6410"/>
    <w:p w14:paraId="742158E1" w14:textId="77777777" w:rsidR="007A6410" w:rsidRDefault="00000000">
      <w:pPr>
        <w:pStyle w:val="Titre2"/>
      </w:pPr>
      <w:bookmarkStart w:id="8" w:name="_yx66up57silz" w:colFirst="0" w:colLast="0"/>
      <w:bookmarkEnd w:id="8"/>
      <w:r>
        <w:lastRenderedPageBreak/>
        <w:t>Données issues d’un base de données relationnelles</w:t>
      </w:r>
    </w:p>
    <w:p w14:paraId="3E5BAFDE" w14:textId="77777777" w:rsidR="007A6410" w:rsidRDefault="007A6410"/>
    <w:p w14:paraId="5E76ADE4" w14:textId="77777777" w:rsidR="007A6410" w:rsidRDefault="007A6410"/>
    <w:p w14:paraId="09F9E04B" w14:textId="77777777" w:rsidR="007A6410" w:rsidRDefault="00000000">
      <w:pPr>
        <w:pStyle w:val="Titre2"/>
      </w:pPr>
      <w:bookmarkStart w:id="9" w:name="_2py97jnobm6x" w:colFirst="0" w:colLast="0"/>
      <w:bookmarkEnd w:id="9"/>
      <w:r>
        <w:t>Données issues d’un système big data</w:t>
      </w:r>
    </w:p>
    <w:p w14:paraId="521E5644" w14:textId="77777777" w:rsidR="007A6410" w:rsidRDefault="007A6410"/>
    <w:p w14:paraId="70E0514E" w14:textId="77777777" w:rsidR="007A6410" w:rsidRDefault="007A6410"/>
    <w:p w14:paraId="689C1F09" w14:textId="77777777" w:rsidR="007A6410" w:rsidRDefault="007A6410"/>
    <w:p w14:paraId="485F864B" w14:textId="77777777" w:rsidR="007A6410" w:rsidRDefault="00000000">
      <w:r>
        <w:br w:type="page"/>
      </w:r>
    </w:p>
    <w:p w14:paraId="13AFC5EA" w14:textId="77777777" w:rsidR="007A6410" w:rsidRDefault="00000000">
      <w:pPr>
        <w:pStyle w:val="Titre1"/>
      </w:pPr>
      <w:bookmarkStart w:id="10" w:name="_nmatos6z06km" w:colFirst="0" w:colLast="0"/>
      <w:bookmarkEnd w:id="10"/>
      <w:r>
        <w:lastRenderedPageBreak/>
        <w:t>Requêtage des données</w:t>
      </w:r>
    </w:p>
    <w:p w14:paraId="59484D3D" w14:textId="77777777" w:rsidR="007A6410" w:rsidRDefault="00000000">
      <w:pPr>
        <w:rPr>
          <w:i/>
        </w:rPr>
      </w:pPr>
      <w:r>
        <w:rPr>
          <w:i/>
        </w:rPr>
        <w:t>Extraction des données depuis un système de gestion de base de données et un système big data en appliquant le langage de requête propre au système afin de préparer la collecte des données nécessaires au projet.</w:t>
      </w:r>
    </w:p>
    <w:p w14:paraId="45C815F2" w14:textId="77777777" w:rsidR="007A6410" w:rsidRDefault="00000000">
      <w:proofErr w:type="spellStart"/>
      <w:r>
        <w:t>ksdfj</w:t>
      </w:r>
      <w:proofErr w:type="spellEnd"/>
      <w:r>
        <w:t>&lt;pl d</w:t>
      </w:r>
    </w:p>
    <w:p w14:paraId="27FEB743" w14:textId="77777777" w:rsidR="007A6410" w:rsidRDefault="00000000">
      <w:r>
        <w:t>Préciser ici l’objet et les résultats des requêtes, soit depuis la source d’origine des données, soit depuis les bases développées pour les besoins du projet.</w:t>
      </w:r>
    </w:p>
    <w:p w14:paraId="71C950B7" w14:textId="77777777" w:rsidR="007A6410" w:rsidRDefault="00000000">
      <w:pPr>
        <w:pStyle w:val="Titre2"/>
      </w:pPr>
      <w:bookmarkStart w:id="11" w:name="_72k15os7wtz" w:colFirst="0" w:colLast="0"/>
      <w:bookmarkEnd w:id="11"/>
      <w:r>
        <w:t>Requêtes de type SQL</w:t>
      </w:r>
    </w:p>
    <w:p w14:paraId="532A7258" w14:textId="77777777" w:rsidR="007A6410" w:rsidRDefault="00000000">
      <w:r>
        <w:t>Objectif des requêtes et résultats obtenus (détails possible en annexe)</w:t>
      </w:r>
    </w:p>
    <w:p w14:paraId="1E71692C" w14:textId="77777777" w:rsidR="007A6410" w:rsidRDefault="007A6410"/>
    <w:p w14:paraId="7FDC703B" w14:textId="77777777" w:rsidR="007A6410" w:rsidRDefault="00000000">
      <w:pPr>
        <w:pStyle w:val="Titre2"/>
      </w:pPr>
      <w:bookmarkStart w:id="12" w:name="_9p42dsmf1g3n" w:colFirst="0" w:colLast="0"/>
      <w:bookmarkEnd w:id="12"/>
      <w:r>
        <w:t>Requêtes depuis un système big data</w:t>
      </w:r>
    </w:p>
    <w:p w14:paraId="46CA90ED" w14:textId="77777777" w:rsidR="007A6410" w:rsidRDefault="00000000">
      <w:r>
        <w:t>Objectif des requêtes et résultats obtenus (détails possible en annexe)</w:t>
      </w:r>
    </w:p>
    <w:p w14:paraId="6426B9EC" w14:textId="77777777" w:rsidR="007A6410" w:rsidRDefault="007A6410"/>
    <w:p w14:paraId="3CB78D2B" w14:textId="77777777" w:rsidR="007A6410" w:rsidRDefault="00000000">
      <w:pPr>
        <w:pStyle w:val="Titre1"/>
      </w:pPr>
      <w:bookmarkStart w:id="13" w:name="_ix8pmbbp4vmc" w:colFirst="0" w:colLast="0"/>
      <w:bookmarkEnd w:id="13"/>
      <w:r>
        <w:t>Agrégation des données</w:t>
      </w:r>
    </w:p>
    <w:p w14:paraId="68AF7CD1" w14:textId="77777777" w:rsidR="007A6410" w:rsidRDefault="00000000">
      <w:pPr>
        <w:rPr>
          <w:i/>
        </w:rPr>
      </w:pPr>
      <w:r>
        <w:rPr>
          <w:i/>
        </w:rPr>
        <w:t>Agrégation de données issues de différentes sources en programmant, sous forme de script, la suppression des entrées corrompues et en programmant l’homogénéisation des formats des données afin de préparer le stockage du jeu de données final.</w:t>
      </w:r>
    </w:p>
    <w:p w14:paraId="2F5441BB" w14:textId="77777777" w:rsidR="007A6410" w:rsidRDefault="007A6410"/>
    <w:p w14:paraId="4E6A7AAD" w14:textId="77777777" w:rsidR="007A6410" w:rsidRDefault="00000000">
      <w:pPr>
        <w:pStyle w:val="Titre2"/>
      </w:pPr>
      <w:bookmarkStart w:id="14" w:name="_jpcgefr1vbic" w:colFirst="0" w:colLast="0"/>
      <w:bookmarkEnd w:id="14"/>
      <w:r>
        <w:t>Préparation des données</w:t>
      </w:r>
    </w:p>
    <w:p w14:paraId="65F10D38" w14:textId="77777777" w:rsidR="007A6410" w:rsidRDefault="00000000">
      <w:r>
        <w:t>Gestion des données partielles et/ou manquantes (si nécessaire et le cas échéant), nettoyage, suppression des données corrompues ni nécessaire, homogénéisation des formats de données, …</w:t>
      </w:r>
    </w:p>
    <w:p w14:paraId="6B951D65" w14:textId="77777777" w:rsidR="007A6410" w:rsidRDefault="007A6410"/>
    <w:p w14:paraId="529595CA" w14:textId="77777777" w:rsidR="007A6410" w:rsidRDefault="00000000">
      <w:pPr>
        <w:pStyle w:val="Titre2"/>
      </w:pPr>
      <w:bookmarkStart w:id="15" w:name="_mcudajlzlv4v" w:colFirst="0" w:colLast="0"/>
      <w:bookmarkEnd w:id="15"/>
      <w:r>
        <w:t>Agrégation des données</w:t>
      </w:r>
    </w:p>
    <w:p w14:paraId="4FA04804" w14:textId="77777777" w:rsidR="007A6410" w:rsidRDefault="00000000">
      <w:r>
        <w:t>Normalisation des différentes sources pour un jeu de données unique</w:t>
      </w:r>
    </w:p>
    <w:p w14:paraId="52F78EEE" w14:textId="77777777" w:rsidR="007A6410" w:rsidRDefault="007A6410"/>
    <w:p w14:paraId="7E331341" w14:textId="77777777" w:rsidR="007A6410" w:rsidRDefault="00000000">
      <w:pPr>
        <w:pStyle w:val="Titre2"/>
      </w:pPr>
      <w:bookmarkStart w:id="16" w:name="_9qqswaxjqjfp" w:colFirst="0" w:colLast="0"/>
      <w:bookmarkEnd w:id="16"/>
      <w:r>
        <w:t>Jeu de données final</w:t>
      </w:r>
    </w:p>
    <w:p w14:paraId="087699CE" w14:textId="77777777" w:rsidR="007A6410" w:rsidRDefault="00000000">
      <w:r>
        <w:t>Résultats obtenus suite à l’agrégation</w:t>
      </w:r>
    </w:p>
    <w:p w14:paraId="48F72A9C" w14:textId="77777777" w:rsidR="007A6410" w:rsidRDefault="007A6410"/>
    <w:p w14:paraId="4D2A740B" w14:textId="77777777" w:rsidR="007A6410" w:rsidRDefault="00000000">
      <w:r>
        <w:br w:type="page"/>
      </w:r>
    </w:p>
    <w:p w14:paraId="70B2ADDF" w14:textId="77777777" w:rsidR="007A6410" w:rsidRDefault="00000000">
      <w:pPr>
        <w:pStyle w:val="Titre1"/>
      </w:pPr>
      <w:bookmarkStart w:id="17" w:name="_x6zwo7rxryer" w:colFirst="0" w:colLast="0"/>
      <w:bookmarkEnd w:id="17"/>
      <w:r>
        <w:lastRenderedPageBreak/>
        <w:t>Création de la base de données</w:t>
      </w:r>
    </w:p>
    <w:p w14:paraId="11C54916" w14:textId="77777777" w:rsidR="007A6410" w:rsidRDefault="00000000">
      <w:r>
        <w:t>Dans le respect du RGPD en élaborant les modèles conceptuels et physiques des données à partir des données préparées et en programmant leur import afin de stocker le jeu de données du projet.</w:t>
      </w:r>
    </w:p>
    <w:p w14:paraId="58919B3F" w14:textId="77777777" w:rsidR="007A6410" w:rsidRDefault="007A6410"/>
    <w:p w14:paraId="64FD99F3" w14:textId="77777777" w:rsidR="007A6410" w:rsidRDefault="00000000">
      <w:pPr>
        <w:pStyle w:val="Titre2"/>
      </w:pPr>
      <w:bookmarkStart w:id="18" w:name="_693t11557h5x" w:colFirst="0" w:colLast="0"/>
      <w:bookmarkEnd w:id="18"/>
      <w:r>
        <w:t>Modélisation des données</w:t>
      </w:r>
    </w:p>
    <w:p w14:paraId="7007E5DA" w14:textId="77777777" w:rsidR="007A6410" w:rsidRDefault="00000000">
      <w:r>
        <w:t>Méthode Merise et son formalisme</w:t>
      </w:r>
    </w:p>
    <w:p w14:paraId="7A09CF95" w14:textId="77777777" w:rsidR="007A6410" w:rsidRDefault="007A6410"/>
    <w:p w14:paraId="656D7CD7" w14:textId="77777777" w:rsidR="007A6410" w:rsidRDefault="007A6410"/>
    <w:p w14:paraId="345B2BBB" w14:textId="77777777" w:rsidR="007A6410" w:rsidRDefault="00000000">
      <w:pPr>
        <w:pStyle w:val="Titre2"/>
      </w:pPr>
      <w:bookmarkStart w:id="19" w:name="_ik1bzpg09yj" w:colFirst="0" w:colLast="0"/>
      <w:bookmarkEnd w:id="19"/>
      <w:r>
        <w:t>Modèle physique des données (MPD)</w:t>
      </w:r>
    </w:p>
    <w:p w14:paraId="28A986CB" w14:textId="77777777" w:rsidR="007A6410" w:rsidRDefault="007A6410"/>
    <w:p w14:paraId="0AA4D5C4" w14:textId="77777777" w:rsidR="007A6410" w:rsidRDefault="007A6410"/>
    <w:p w14:paraId="70A986A2" w14:textId="77777777" w:rsidR="007A6410" w:rsidRDefault="00000000">
      <w:pPr>
        <w:pStyle w:val="Titre2"/>
      </w:pPr>
      <w:bookmarkStart w:id="20" w:name="_o5tvt35s3hx6" w:colFirst="0" w:colLast="0"/>
      <w:bookmarkEnd w:id="20"/>
      <w:r>
        <w:t>Choix du système de gestion de la base données (SGBD)</w:t>
      </w:r>
    </w:p>
    <w:p w14:paraId="329EEB2A" w14:textId="77777777" w:rsidR="007A6410" w:rsidRDefault="00000000">
      <w:r>
        <w:t>Adéquation entre le type de base et les contraintes du projet</w:t>
      </w:r>
    </w:p>
    <w:p w14:paraId="15B07CE8" w14:textId="77777777" w:rsidR="007A6410" w:rsidRDefault="007A6410"/>
    <w:p w14:paraId="2EB4912C" w14:textId="77777777" w:rsidR="007A6410" w:rsidRDefault="007A6410"/>
    <w:p w14:paraId="603203FF" w14:textId="77777777" w:rsidR="007A6410" w:rsidRDefault="00000000">
      <w:pPr>
        <w:pStyle w:val="Titre2"/>
      </w:pPr>
      <w:bookmarkStart w:id="21" w:name="_efn1os9dj9vv" w:colFirst="0" w:colLast="0"/>
      <w:bookmarkEnd w:id="21"/>
      <w:r>
        <w:t>Création de la base de données</w:t>
      </w:r>
    </w:p>
    <w:p w14:paraId="79D0449F" w14:textId="77777777" w:rsidR="007A6410" w:rsidRDefault="007A6410"/>
    <w:p w14:paraId="45E572AF" w14:textId="77777777" w:rsidR="007A6410" w:rsidRDefault="007A6410"/>
    <w:p w14:paraId="0E6D8536" w14:textId="77777777" w:rsidR="007A6410" w:rsidRDefault="00000000">
      <w:pPr>
        <w:pStyle w:val="Titre2"/>
      </w:pPr>
      <w:bookmarkStart w:id="22" w:name="_44pm7hwukmr" w:colFirst="0" w:colLast="0"/>
      <w:bookmarkEnd w:id="22"/>
      <w:r>
        <w:t>Import des données</w:t>
      </w:r>
    </w:p>
    <w:p w14:paraId="1A9C0FBB" w14:textId="77777777" w:rsidR="007A6410" w:rsidRDefault="00000000">
      <w:r>
        <w:t>Alimentation de la base de données à partir de scripts d’import</w:t>
      </w:r>
    </w:p>
    <w:p w14:paraId="70144BBA" w14:textId="77777777" w:rsidR="007A6410" w:rsidRDefault="007A6410"/>
    <w:p w14:paraId="55AA13C2" w14:textId="77777777" w:rsidR="007A6410" w:rsidRDefault="007A6410"/>
    <w:p w14:paraId="78C4D69C" w14:textId="77777777" w:rsidR="007A6410" w:rsidRDefault="00000000">
      <w:pPr>
        <w:pStyle w:val="Titre2"/>
      </w:pPr>
      <w:bookmarkStart w:id="23" w:name="_4gn8wrikwvwl" w:colFirst="0" w:colLast="0"/>
      <w:bookmarkEnd w:id="23"/>
      <w:r>
        <w:t>Conformité RGPD</w:t>
      </w:r>
    </w:p>
    <w:p w14:paraId="326A1669" w14:textId="77777777" w:rsidR="007A6410" w:rsidRDefault="00000000">
      <w:r>
        <w:t>Registre et procédure de conformité RGPD le cas échéant</w:t>
      </w:r>
    </w:p>
    <w:p w14:paraId="2AEA77D0" w14:textId="77777777" w:rsidR="007A6410" w:rsidRDefault="007A6410"/>
    <w:p w14:paraId="00032CD9" w14:textId="77777777" w:rsidR="007A6410" w:rsidRDefault="007A6410"/>
    <w:p w14:paraId="14DC42D9" w14:textId="77777777" w:rsidR="007A6410" w:rsidRDefault="007A6410"/>
    <w:p w14:paraId="60FD3348" w14:textId="77777777" w:rsidR="007A6410" w:rsidRDefault="00000000">
      <w:r>
        <w:br w:type="page"/>
      </w:r>
    </w:p>
    <w:p w14:paraId="6CA53E83" w14:textId="77777777" w:rsidR="007A6410" w:rsidRDefault="00000000">
      <w:pPr>
        <w:pStyle w:val="Titre1"/>
      </w:pPr>
      <w:bookmarkStart w:id="24" w:name="_j0ml1cjlhqrr" w:colFirst="0" w:colLast="0"/>
      <w:bookmarkEnd w:id="24"/>
      <w:r>
        <w:lastRenderedPageBreak/>
        <w:t>Développement de l’API</w:t>
      </w:r>
    </w:p>
    <w:p w14:paraId="1A5C1896" w14:textId="77777777" w:rsidR="007A6410" w:rsidRDefault="00000000">
      <w:pPr>
        <w:rPr>
          <w:i/>
        </w:rPr>
      </w:pPr>
      <w:r>
        <w:rPr>
          <w:i/>
        </w:rPr>
        <w:t>Mettre à disposition le jeu de données en utilisant l’architecture REST pour permettre l’exploitation des données par les autres composants du projet.</w:t>
      </w:r>
    </w:p>
    <w:p w14:paraId="5A27E2AB" w14:textId="77777777" w:rsidR="007A6410" w:rsidRDefault="00000000">
      <w:pPr>
        <w:pStyle w:val="Titre2"/>
      </w:pPr>
      <w:bookmarkStart w:id="25" w:name="_4jpdprf74k1b" w:colFirst="0" w:colLast="0"/>
      <w:bookmarkEnd w:id="25"/>
      <w:r>
        <w:t>Spécifications fonctionnelles et techniques</w:t>
      </w:r>
    </w:p>
    <w:p w14:paraId="472FB275" w14:textId="77777777" w:rsidR="007A6410" w:rsidRDefault="00000000">
      <w:r>
        <w:t>Analyses des spécifications fonctionnelles et techniques</w:t>
      </w:r>
    </w:p>
    <w:p w14:paraId="0BDE0168" w14:textId="77777777" w:rsidR="007A6410" w:rsidRDefault="00000000">
      <w:r>
        <w:t>Intégrer un schéma fonctionnel si possible.</w:t>
      </w:r>
    </w:p>
    <w:p w14:paraId="5EE8B085" w14:textId="77777777" w:rsidR="007A6410" w:rsidRDefault="007A6410"/>
    <w:p w14:paraId="1FC8D1EF" w14:textId="77777777" w:rsidR="007A6410" w:rsidRDefault="00000000">
      <w:pPr>
        <w:pStyle w:val="Titre2"/>
      </w:pPr>
      <w:bookmarkStart w:id="26" w:name="_6chkzwt6eflu" w:colFirst="0" w:colLast="0"/>
      <w:bookmarkEnd w:id="26"/>
      <w:r>
        <w:t>Conception de l’architecture de l’API</w:t>
      </w:r>
    </w:p>
    <w:p w14:paraId="762A7BB6" w14:textId="77777777" w:rsidR="007A6410" w:rsidRDefault="00000000">
      <w:r>
        <w:t>Conception de l’architecture de l’API, les points de terminaison, les règles d’accès, etc.</w:t>
      </w:r>
    </w:p>
    <w:p w14:paraId="56D8F6AB" w14:textId="77777777" w:rsidR="007A6410" w:rsidRDefault="007A6410"/>
    <w:p w14:paraId="5C7BDA35" w14:textId="77777777" w:rsidR="007A6410" w:rsidRDefault="00000000">
      <w:pPr>
        <w:pStyle w:val="Titre1"/>
      </w:pPr>
      <w:bookmarkStart w:id="27" w:name="_7f423kg80qfx" w:colFirst="0" w:colLast="0"/>
      <w:bookmarkEnd w:id="27"/>
      <w:r>
        <w:t xml:space="preserve">Documentation </w:t>
      </w:r>
    </w:p>
    <w:p w14:paraId="166F062A" w14:textId="77777777" w:rsidR="007A6410" w:rsidRDefault="00000000">
      <w:r>
        <w:t>Rédiger une documentation technique portant sur :</w:t>
      </w:r>
    </w:p>
    <w:p w14:paraId="3C4C23BE" w14:textId="77777777" w:rsidR="007A6410" w:rsidRDefault="00000000">
      <w:pPr>
        <w:numPr>
          <w:ilvl w:val="0"/>
          <w:numId w:val="1"/>
        </w:numPr>
      </w:pPr>
      <w:r>
        <w:t xml:space="preserve">extraction des données depuis les bases de données : sélection, filtrage, jointure, optimisations, </w:t>
      </w:r>
      <w:proofErr w:type="spellStart"/>
      <w:r>
        <w:t>etc</w:t>
      </w:r>
      <w:proofErr w:type="spellEnd"/>
    </w:p>
    <w:p w14:paraId="5004097D" w14:textId="77777777" w:rsidR="007A6410" w:rsidRDefault="00000000">
      <w:pPr>
        <w:numPr>
          <w:ilvl w:val="0"/>
          <w:numId w:val="1"/>
        </w:numPr>
      </w:pPr>
      <w:r>
        <w:t xml:space="preserve">agrégation : dépendances, nettoyage, homogénéisation, </w:t>
      </w:r>
      <w:proofErr w:type="spellStart"/>
      <w:r>
        <w:t>etc</w:t>
      </w:r>
      <w:proofErr w:type="spellEnd"/>
    </w:p>
    <w:p w14:paraId="45ECD59B" w14:textId="77777777" w:rsidR="007A6410" w:rsidRDefault="00000000">
      <w:pPr>
        <w:numPr>
          <w:ilvl w:val="0"/>
          <w:numId w:val="1"/>
        </w:numPr>
      </w:pPr>
      <w:r>
        <w:t xml:space="preserve">création de la base : dépendances, commandes pour l’exécution des scripts, conformité RGPD, </w:t>
      </w:r>
      <w:proofErr w:type="spellStart"/>
      <w:r>
        <w:t>etc</w:t>
      </w:r>
      <w:proofErr w:type="spellEnd"/>
    </w:p>
    <w:p w14:paraId="29CB62F1" w14:textId="77777777" w:rsidR="007A6410" w:rsidRDefault="00000000">
      <w:pPr>
        <w:numPr>
          <w:ilvl w:val="0"/>
          <w:numId w:val="1"/>
        </w:numPr>
      </w:pPr>
      <w:r>
        <w:t xml:space="preserve">API : points de terminaison, règles d’authentification, </w:t>
      </w:r>
      <w:proofErr w:type="spellStart"/>
      <w:r>
        <w:t>etc</w:t>
      </w:r>
      <w:proofErr w:type="spellEnd"/>
    </w:p>
    <w:p w14:paraId="7A9F83E6" w14:textId="77777777" w:rsidR="007A6410" w:rsidRDefault="007A6410"/>
    <w:p w14:paraId="54941247" w14:textId="77777777" w:rsidR="007A6410" w:rsidRDefault="007A6410"/>
    <w:p w14:paraId="4F8E1438" w14:textId="77777777" w:rsidR="007A6410" w:rsidRDefault="00000000">
      <w:pPr>
        <w:pStyle w:val="Titre1"/>
      </w:pPr>
      <w:bookmarkStart w:id="28" w:name="_41tghgp87glx" w:colFirst="0" w:colLast="0"/>
      <w:bookmarkEnd w:id="28"/>
      <w:r>
        <w:t>Perspectives et améliorations</w:t>
      </w:r>
    </w:p>
    <w:p w14:paraId="18AA8DCD" w14:textId="77777777" w:rsidR="007A6410" w:rsidRDefault="00000000">
      <w:r>
        <w:t>Déploiement et usage à venir de l’API développée</w:t>
      </w:r>
    </w:p>
    <w:p w14:paraId="620EA2B3" w14:textId="77777777" w:rsidR="007A6410" w:rsidRDefault="00000000">
      <w:r>
        <w:t>Les points possibles d’améliorations si il y en a</w:t>
      </w:r>
    </w:p>
    <w:p w14:paraId="668493D4" w14:textId="77777777" w:rsidR="007A6410" w:rsidRDefault="007A6410"/>
    <w:p w14:paraId="07280DF3" w14:textId="77777777" w:rsidR="007A6410" w:rsidRDefault="007A6410"/>
    <w:p w14:paraId="26ABE644" w14:textId="77777777" w:rsidR="007A6410" w:rsidRDefault="00000000">
      <w:pPr>
        <w:pStyle w:val="Titre1"/>
      </w:pPr>
      <w:bookmarkStart w:id="29" w:name="_8xwh17rpmr8z" w:colFirst="0" w:colLast="0"/>
      <w:bookmarkEnd w:id="29"/>
      <w:r>
        <w:t>Conclusions</w:t>
      </w:r>
    </w:p>
    <w:p w14:paraId="2BAD8104" w14:textId="77777777" w:rsidR="007A6410" w:rsidRDefault="007A6410"/>
    <w:p w14:paraId="3A3B46C7" w14:textId="77777777" w:rsidR="007A6410" w:rsidRDefault="00000000">
      <w:r>
        <w:br w:type="page"/>
      </w:r>
    </w:p>
    <w:p w14:paraId="0F170F58" w14:textId="77777777" w:rsidR="007A6410" w:rsidRDefault="00000000">
      <w:pPr>
        <w:pStyle w:val="Titre1"/>
      </w:pPr>
      <w:bookmarkStart w:id="30" w:name="_tezm7i4fli34" w:colFirst="0" w:colLast="0"/>
      <w:bookmarkEnd w:id="30"/>
      <w:r>
        <w:lastRenderedPageBreak/>
        <w:t>Annexes</w:t>
      </w:r>
    </w:p>
    <w:p w14:paraId="02B46EA7" w14:textId="77777777" w:rsidR="007A6410" w:rsidRDefault="007A6410"/>
    <w:p w14:paraId="5F059B50" w14:textId="77777777" w:rsidR="007A6410" w:rsidRDefault="00000000">
      <w:r>
        <w:t>Annexes possibles :</w:t>
      </w:r>
    </w:p>
    <w:p w14:paraId="75243111" w14:textId="77777777" w:rsidR="007A6410" w:rsidRDefault="00000000">
      <w:pPr>
        <w:numPr>
          <w:ilvl w:val="0"/>
          <w:numId w:val="2"/>
        </w:numPr>
      </w:pPr>
      <w:r>
        <w:t>Informations plus détaillées sur les sources de données</w:t>
      </w:r>
    </w:p>
    <w:p w14:paraId="498C6DC4" w14:textId="77777777" w:rsidR="00FF1AB2" w:rsidRDefault="00FF1AB2" w:rsidP="00FF1AB2">
      <w:pPr>
        <w:pStyle w:val="Paragraphedeliste"/>
        <w:numPr>
          <w:ilvl w:val="0"/>
          <w:numId w:val="2"/>
        </w:numPr>
        <w:spacing w:line="360" w:lineRule="auto"/>
      </w:pPr>
    </w:p>
    <w:p w14:paraId="2B5BDFD5" w14:textId="77777777" w:rsidR="00FF1AB2" w:rsidRDefault="00FF1AB2" w:rsidP="00FF1AB2">
      <w:pPr>
        <w:pStyle w:val="Paragraphedeliste"/>
        <w:numPr>
          <w:ilvl w:val="0"/>
          <w:numId w:val="2"/>
        </w:numPr>
        <w:spacing w:line="360" w:lineRule="auto"/>
      </w:pPr>
      <w:r>
        <w:t>Annexe 1 : Visualisation du résultat de la recherche d’une substance chimique sur le site web </w:t>
      </w:r>
      <w:r w:rsidRPr="00694D94">
        <w:t xml:space="preserve">: </w:t>
      </w:r>
      <w:r w:rsidRPr="00FF1AB2">
        <w:rPr>
          <w:rFonts w:ascii="Georgia" w:hAnsi="Georgia" w:cs="Times New Roman"/>
        </w:rPr>
        <w:t> https://www.sagepesticides.qc.ca/</w:t>
      </w:r>
    </w:p>
    <w:p w14:paraId="7EA6A9DE" w14:textId="77777777" w:rsidR="00FF1AB2" w:rsidRDefault="00FF1AB2" w:rsidP="00FF1AB2">
      <w:pPr>
        <w:pStyle w:val="Paragraphedeliste"/>
        <w:keepNext/>
        <w:numPr>
          <w:ilvl w:val="0"/>
          <w:numId w:val="2"/>
        </w:numPr>
        <w:spacing w:line="360" w:lineRule="auto"/>
      </w:pPr>
      <w:r w:rsidRPr="00694D94">
        <w:rPr>
          <w:noProof/>
        </w:rPr>
        <w:drawing>
          <wp:inline distT="0" distB="0" distL="0" distR="0" wp14:anchorId="6CFB9332" wp14:editId="0A4AE273">
            <wp:extent cx="7098410" cy="3981450"/>
            <wp:effectExtent l="0" t="0" r="7620" b="0"/>
            <wp:docPr id="4813678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367864" name=""/>
                    <pic:cNvPicPr/>
                  </pic:nvPicPr>
                  <pic:blipFill>
                    <a:blip r:embed="rId7"/>
                    <a:stretch>
                      <a:fillRect/>
                    </a:stretch>
                  </pic:blipFill>
                  <pic:spPr>
                    <a:xfrm>
                      <a:off x="0" y="0"/>
                      <a:ext cx="7105293" cy="3985311"/>
                    </a:xfrm>
                    <a:prstGeom prst="rect">
                      <a:avLst/>
                    </a:prstGeom>
                  </pic:spPr>
                </pic:pic>
              </a:graphicData>
            </a:graphic>
          </wp:inline>
        </w:drawing>
      </w:r>
    </w:p>
    <w:p w14:paraId="5ACFB264" w14:textId="77777777" w:rsidR="00FF1AB2" w:rsidRPr="00694D94" w:rsidRDefault="00FF1AB2" w:rsidP="00FF1AB2">
      <w:pPr>
        <w:pStyle w:val="Lgende"/>
        <w:numPr>
          <w:ilvl w:val="0"/>
          <w:numId w:val="2"/>
        </w:numPr>
        <w:jc w:val="both"/>
      </w:pPr>
      <w:r>
        <w:t xml:space="preserve">Figure </w:t>
      </w:r>
      <w:r>
        <w:fldChar w:fldCharType="begin"/>
      </w:r>
      <w:r>
        <w:instrText xml:space="preserve"> SEQ Figure \* ARABIC </w:instrText>
      </w:r>
      <w:r>
        <w:fldChar w:fldCharType="separate"/>
      </w:r>
      <w:r>
        <w:rPr>
          <w:noProof/>
        </w:rPr>
        <w:t>1</w:t>
      </w:r>
      <w:r>
        <w:rPr>
          <w:noProof/>
        </w:rPr>
        <w:fldChar w:fldCharType="end"/>
      </w:r>
      <w:r>
        <w:t xml:space="preserve"> : Visualisation des données obtenues sur la recherche d'une substance</w:t>
      </w:r>
    </w:p>
    <w:p w14:paraId="75C60A77" w14:textId="77777777" w:rsidR="00FF1AB2" w:rsidRDefault="00FF1AB2">
      <w:pPr>
        <w:numPr>
          <w:ilvl w:val="0"/>
          <w:numId w:val="2"/>
        </w:numPr>
      </w:pPr>
    </w:p>
    <w:p w14:paraId="087B4454" w14:textId="77777777" w:rsidR="007A6410" w:rsidRDefault="00000000">
      <w:pPr>
        <w:numPr>
          <w:ilvl w:val="0"/>
          <w:numId w:val="2"/>
        </w:numPr>
      </w:pPr>
      <w:r>
        <w:t>Requêtes SQL et Big Data : exemples d’instructions et commentaires associés</w:t>
      </w:r>
    </w:p>
    <w:p w14:paraId="7BF8F466" w14:textId="77777777" w:rsidR="007A6410" w:rsidRDefault="00000000">
      <w:pPr>
        <w:numPr>
          <w:ilvl w:val="0"/>
          <w:numId w:val="2"/>
        </w:numPr>
      </w:pPr>
      <w:r>
        <w:t>Règles d’agrégation : fournir ici les règles si complexes et nombreuses pour alléger le rapport</w:t>
      </w:r>
    </w:p>
    <w:p w14:paraId="18C4DB80" w14:textId="77777777" w:rsidR="007A6410" w:rsidRDefault="00000000">
      <w:pPr>
        <w:numPr>
          <w:ilvl w:val="0"/>
          <w:numId w:val="2"/>
        </w:numPr>
      </w:pPr>
      <w:r>
        <w:t xml:space="preserve">Base de données : schéma de la BDD complet si étendue, schéma par domaine spécifique de la BDD, dictionnaires de données, modélisation (MCD, MLD, MPD), </w:t>
      </w:r>
      <w:proofErr w:type="spellStart"/>
      <w:r>
        <w:t>etc</w:t>
      </w:r>
      <w:proofErr w:type="spellEnd"/>
    </w:p>
    <w:p w14:paraId="53258D73" w14:textId="77777777" w:rsidR="007A6410" w:rsidRDefault="00000000">
      <w:pPr>
        <w:numPr>
          <w:ilvl w:val="0"/>
          <w:numId w:val="2"/>
        </w:numPr>
      </w:pPr>
      <w:r>
        <w:t xml:space="preserve">RGPD : registre de traitement des données personnelles, procédure de conformité, </w:t>
      </w:r>
      <w:proofErr w:type="spellStart"/>
      <w:r>
        <w:t>etc</w:t>
      </w:r>
      <w:proofErr w:type="spellEnd"/>
    </w:p>
    <w:p w14:paraId="62B04759" w14:textId="77777777" w:rsidR="007A6410" w:rsidRDefault="00000000">
      <w:pPr>
        <w:numPr>
          <w:ilvl w:val="0"/>
          <w:numId w:val="2"/>
        </w:numPr>
      </w:pPr>
      <w:r>
        <w:t>API : documentations</w:t>
      </w:r>
    </w:p>
    <w:p w14:paraId="1FAE019E" w14:textId="77777777" w:rsidR="007A6410" w:rsidRDefault="007A6410"/>
    <w:sectPr w:rsidR="007A6410">
      <w:footerReference w:type="default" r:id="rId8"/>
      <w:headerReference w:type="first" r:id="rId9"/>
      <w:footerReference w:type="first" r:id="rId10"/>
      <w:pgSz w:w="11909" w:h="16834"/>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E2FEAC" w14:textId="77777777" w:rsidR="0069141C" w:rsidRDefault="0069141C">
      <w:pPr>
        <w:spacing w:line="240" w:lineRule="auto"/>
      </w:pPr>
      <w:r>
        <w:separator/>
      </w:r>
    </w:p>
  </w:endnote>
  <w:endnote w:type="continuationSeparator" w:id="0">
    <w:p w14:paraId="764ABF36" w14:textId="77777777" w:rsidR="0069141C" w:rsidRDefault="006914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EE677E" w14:textId="77777777" w:rsidR="007A6410" w:rsidRDefault="00000000">
    <w:pPr>
      <w:jc w:val="right"/>
    </w:pPr>
    <w:r>
      <w:fldChar w:fldCharType="begin"/>
    </w:r>
    <w:r>
      <w:instrText>PAGE</w:instrText>
    </w:r>
    <w:r>
      <w:fldChar w:fldCharType="separate"/>
    </w:r>
    <w:r w:rsidR="00D14BE5">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E7A3C3" w14:textId="77777777" w:rsidR="007A6410" w:rsidRDefault="00000000">
    <w:r>
      <w:rPr>
        <w:noProof/>
      </w:rPr>
      <w:drawing>
        <wp:anchor distT="19050" distB="19050" distL="19050" distR="19050" simplePos="0" relativeHeight="251658240" behindDoc="0" locked="0" layoutInCell="1" hidden="0" allowOverlap="1" wp14:anchorId="31976EC8" wp14:editId="1981C174">
          <wp:simplePos x="0" y="0"/>
          <wp:positionH relativeFrom="column">
            <wp:posOffset>47625</wp:posOffset>
          </wp:positionH>
          <wp:positionV relativeFrom="paragraph">
            <wp:posOffset>118875</wp:posOffset>
          </wp:positionV>
          <wp:extent cx="1090800" cy="383348"/>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090800" cy="383348"/>
                  </a:xfrm>
                  <a:prstGeom prst="rect">
                    <a:avLst/>
                  </a:prstGeom>
                  <a:ln/>
                </pic:spPr>
              </pic:pic>
            </a:graphicData>
          </a:graphic>
        </wp:anchor>
      </w:drawing>
    </w:r>
    <w:r>
      <w:rPr>
        <w:noProof/>
      </w:rPr>
      <w:drawing>
        <wp:anchor distT="19050" distB="19050" distL="19050" distR="19050" simplePos="0" relativeHeight="251659264" behindDoc="0" locked="0" layoutInCell="1" hidden="0" allowOverlap="1" wp14:anchorId="21E74DF8" wp14:editId="41A6D9DE">
          <wp:simplePos x="0" y="0"/>
          <wp:positionH relativeFrom="column">
            <wp:posOffset>4810125</wp:posOffset>
          </wp:positionH>
          <wp:positionV relativeFrom="paragraph">
            <wp:posOffset>76200</wp:posOffset>
          </wp:positionV>
          <wp:extent cx="1080000" cy="379742"/>
          <wp:effectExtent l="0" t="0" r="0" b="0"/>
          <wp:wrapNone/>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a:stretch>
                    <a:fillRect/>
                  </a:stretch>
                </pic:blipFill>
                <pic:spPr>
                  <a:xfrm>
                    <a:off x="0" y="0"/>
                    <a:ext cx="1080000" cy="379742"/>
                  </a:xfrm>
                  <a:prstGeom prst="rect">
                    <a:avLst/>
                  </a:prstGeom>
                  <a:ln/>
                </pic:spPr>
              </pic:pic>
            </a:graphicData>
          </a:graphic>
        </wp:anchor>
      </w:drawing>
    </w:r>
    <w:r>
      <w:rPr>
        <w:noProof/>
      </w:rPr>
      <w:drawing>
        <wp:anchor distT="114300" distB="114300" distL="114300" distR="114300" simplePos="0" relativeHeight="251660288" behindDoc="0" locked="0" layoutInCell="1" hidden="0" allowOverlap="1" wp14:anchorId="3900EB05" wp14:editId="734502B1">
          <wp:simplePos x="0" y="0"/>
          <wp:positionH relativeFrom="column">
            <wp:posOffset>1809750</wp:posOffset>
          </wp:positionH>
          <wp:positionV relativeFrom="paragraph">
            <wp:posOffset>114300</wp:posOffset>
          </wp:positionV>
          <wp:extent cx="2197825" cy="745200"/>
          <wp:effectExtent l="0" t="0" r="0" b="0"/>
          <wp:wrapNone/>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
                  <a:srcRect/>
                  <a:stretch>
                    <a:fillRect/>
                  </a:stretch>
                </pic:blipFill>
                <pic:spPr>
                  <a:xfrm>
                    <a:off x="0" y="0"/>
                    <a:ext cx="2197825" cy="745200"/>
                  </a:xfrm>
                  <a:prstGeom prst="rect">
                    <a:avLst/>
                  </a:prstGeom>
                  <a:ln/>
                </pic:spPr>
              </pic:pic>
            </a:graphicData>
          </a:graphic>
        </wp:anchor>
      </w:drawing>
    </w:r>
  </w:p>
  <w:p w14:paraId="1C8253A6" w14:textId="77777777" w:rsidR="007A6410" w:rsidRDefault="007A6410"/>
  <w:p w14:paraId="4ECFB8AF" w14:textId="77777777" w:rsidR="007A6410" w:rsidRDefault="007A6410"/>
  <w:p w14:paraId="11ECDFF4" w14:textId="77777777" w:rsidR="007A6410" w:rsidRDefault="007A6410"/>
  <w:p w14:paraId="475846F7" w14:textId="77777777" w:rsidR="007A6410" w:rsidRDefault="007A641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1BC43E" w14:textId="77777777" w:rsidR="0069141C" w:rsidRDefault="0069141C">
      <w:pPr>
        <w:spacing w:line="240" w:lineRule="auto"/>
      </w:pPr>
      <w:r>
        <w:separator/>
      </w:r>
    </w:p>
  </w:footnote>
  <w:footnote w:type="continuationSeparator" w:id="0">
    <w:p w14:paraId="7249CD1D" w14:textId="77777777" w:rsidR="0069141C" w:rsidRDefault="0069141C">
      <w:pPr>
        <w:spacing w:line="240" w:lineRule="auto"/>
      </w:pPr>
      <w:r>
        <w:continuationSeparator/>
      </w:r>
    </w:p>
  </w:footnote>
  <w:footnote w:id="1">
    <w:p w14:paraId="3769C88A" w14:textId="758AB695" w:rsidR="002B2DB6" w:rsidRPr="002B2DB6" w:rsidRDefault="002B2DB6">
      <w:pPr>
        <w:pStyle w:val="Notedebasdepage"/>
        <w:rPr>
          <w:lang w:val="fr-FR"/>
        </w:rPr>
      </w:pPr>
      <w:r>
        <w:rPr>
          <w:rStyle w:val="Appelnotedebasdep"/>
        </w:rPr>
        <w:footnoteRef/>
      </w:r>
      <w:r>
        <w:t xml:space="preserve"> </w:t>
      </w:r>
      <w:r>
        <w:fldChar w:fldCharType="begin"/>
      </w:r>
      <w:r>
        <w:instrText xml:space="preserve"> ADDIN ZOTERO_ITEM CSL_CITATION {"citationID":"7O2euNl5","properties":{"formattedCitation":"Sant\\uc0\\u233{} gouv, \\uc0\\u171{}\\uc0\\u160{}Pesticides\\uc0\\u160{}\\uc0\\u187{}.","plainCitation":"Santé gouv, « Pesticides ».","noteIndex":1},"citationItems":[{"id":3,"uris":["http://zotero.org/users/local/AaUDPd69/items/TWHKFXTD"],"itemData":{"id":3,"type":"document","title":"Pesticides","URL":"https://sante.gouv.fr/sante-et-environnement/risques-microbiologiques-physiques-et-chimiques/pesticides/#:~:text=Le%20terme%20pesticide%2C%20d%C3%A9riv%C3%A9%20du,de%20champignons%20ou%20de%20bact%C3%A9ries.","author":[{"family":"Santé gouv","given":""}]}}],"schema":"https://github.com/citation-style-language/schema/raw/master/csl-citation.json"} </w:instrText>
      </w:r>
      <w:r>
        <w:fldChar w:fldCharType="separate"/>
      </w:r>
      <w:r w:rsidRPr="002B2DB6">
        <w:t>Santé gouv, « Pesticides ».</w:t>
      </w:r>
      <w:r>
        <w:fldChar w:fldCharType="end"/>
      </w:r>
    </w:p>
  </w:footnote>
  <w:footnote w:id="2">
    <w:p w14:paraId="52D97EC1" w14:textId="0442492B" w:rsidR="00974A60" w:rsidRPr="00974A60" w:rsidRDefault="00974A60">
      <w:pPr>
        <w:pStyle w:val="Notedebasdepage"/>
        <w:rPr>
          <w:lang w:val="fr-FR"/>
        </w:rPr>
      </w:pPr>
      <w:r>
        <w:rPr>
          <w:rStyle w:val="Appelnotedebasdep"/>
        </w:rPr>
        <w:footnoteRef/>
      </w:r>
      <w:r>
        <w:t xml:space="preserve"> </w:t>
      </w:r>
      <w:r>
        <w:fldChar w:fldCharType="begin"/>
      </w:r>
      <w:r>
        <w:instrText xml:space="preserve"> ADDIN ZOTERO_ITEM CSL_CITATION {"citationID":"ZA4WIpF2","properties":{"formattedCitation":"Boitas, \\uc0\\u171{}\\uc0\\u160{}Etat des lieux de l\\uc0\\u8217{}usage des pesticides en France\\uc0\\u160{}\\uc0\\u187{}.","plainCitation":"Boitas, « Etat des lieux de l’usage des pesticides en France ».","noteIndex":2},"citationItems":[{"id":2,"uris":["http://zotero.org/users/local/AaUDPd69/items/SY2XKIFF"],"itemData":{"id":2,"type":"article-journal","title":"Etat des lieux de l’usage des pesticides en France","URL":"https://www.caissedesdepots.fr/blog/article/etat-des-lieux-de-lusage-des-pesticides-en-france","author":[{"family":"Boitas","given":"Mathilde"}],"issued":{"date-parts":[["2023",7,19]]}}}],"schema":"https://github.com/citation-style-language/schema/raw/master/csl-citation.json"} </w:instrText>
      </w:r>
      <w:r>
        <w:fldChar w:fldCharType="separate"/>
      </w:r>
      <w:r w:rsidRPr="00974A60">
        <w:t>Boitas, « Etat des lieux de l’usage des pesticides en France ».</w:t>
      </w:r>
      <w:r>
        <w:fldChar w:fldCharType="end"/>
      </w:r>
    </w:p>
  </w:footnote>
  <w:footnote w:id="3">
    <w:p w14:paraId="34DA74C3" w14:textId="33293C36" w:rsidR="00547445" w:rsidRPr="00547445" w:rsidRDefault="00547445">
      <w:pPr>
        <w:pStyle w:val="Notedebasdepage"/>
        <w:rPr>
          <w:lang w:val="fr-FR"/>
        </w:rPr>
      </w:pPr>
      <w:r>
        <w:rPr>
          <w:rStyle w:val="Appelnotedebasdep"/>
        </w:rPr>
        <w:footnoteRef/>
      </w:r>
      <w:r>
        <w:t xml:space="preserve"> </w:t>
      </w:r>
      <w:r>
        <w:fldChar w:fldCharType="begin"/>
      </w:r>
      <w:r>
        <w:instrText xml:space="preserve"> ADDIN ZOTERO_ITEM CSL_CITATION {"citationID":"8tjcD5XZ","properties":{"formattedCitation":"Fondation ARC, \\uc0\\u171{}\\uc0\\u160{}Qu\\uc0\\u8217{}est ce qu\\uc0\\u8217{}un cancer\\uc0\\u8239{}?\\uc0\\u160{}\\uc0\\u187{}","plainCitation":"Fondation ARC, « Qu’est ce qu’un cancer ? »","noteIndex":3},"citationItems":[{"id":5,"uris":["http://zotero.org/users/local/AaUDPd69/items/3G922TEZ"],"itemData":{"id":5,"type":"post-weblog","title":"Qu'est ce qu'un cancer ?","URL":"https://www.fondation-arc.org/cancer/quest-ce-quun-cancer","author":[{"family":"Fondation ARC","given":""}]}}],"schema":"https://github.com/citation-style-language/schema/raw/master/csl-citation.json"} </w:instrText>
      </w:r>
      <w:r>
        <w:fldChar w:fldCharType="separate"/>
      </w:r>
      <w:r w:rsidRPr="00547445">
        <w:t>Fondation ARC, « Qu’</w:t>
      </w:r>
      <w:proofErr w:type="spellStart"/>
      <w:r w:rsidRPr="00547445">
        <w:t>est ce</w:t>
      </w:r>
      <w:proofErr w:type="spellEnd"/>
      <w:r w:rsidRPr="00547445">
        <w:t xml:space="preserve"> qu’un cancer ? »</w:t>
      </w:r>
      <w:r>
        <w:fldChar w:fldCharType="end"/>
      </w:r>
    </w:p>
  </w:footnote>
  <w:footnote w:id="4">
    <w:p w14:paraId="59E9449C" w14:textId="5380A54C" w:rsidR="00547445" w:rsidRPr="00547445" w:rsidRDefault="00547445">
      <w:pPr>
        <w:pStyle w:val="Notedebasdepage"/>
        <w:rPr>
          <w:lang w:val="fr-FR"/>
        </w:rPr>
      </w:pPr>
      <w:r>
        <w:rPr>
          <w:rStyle w:val="Appelnotedebasdep"/>
        </w:rPr>
        <w:footnoteRef/>
      </w:r>
      <w:r>
        <w:t xml:space="preserve"> </w:t>
      </w:r>
      <w:r>
        <w:fldChar w:fldCharType="begin"/>
      </w:r>
      <w:r>
        <w:instrText xml:space="preserve"> ADDIN ZOTERO_ITEM CSL_CITATION {"citationID":"pXeGOC7c","properties":{"formattedCitation":"Fondation ARC, \\uc0\\u171{}\\uc0\\u160{}Le cancer en chiffres\\uc0\\u160{}\\uc0\\u187{}.","plainCitation":"Fondation ARC, « Le cancer en chiffres ».","noteIndex":3},"citationItems":[{"id":4,"uris":["http://zotero.org/users/local/AaUDPd69/items/U8FHLCMG"],"itemData":{"id":4,"type":"post-weblog","title":"Le cancer en chiffres","URL":"https://www.fondation-arc.org/cancer/le-cancer-en-chiffres-france-et-monde#:~:text=En%202023%2C%20on%20estime%20que,millions%20de%20morts%20par%20an.","author":[{"family":"Fondation ARC","given":""}]}}],"schema":"https://github.com/citation-style-language/schema/raw/master/csl-citation.json"} </w:instrText>
      </w:r>
      <w:r>
        <w:fldChar w:fldCharType="separate"/>
      </w:r>
      <w:r w:rsidRPr="00547445">
        <w:t>Fondation ARC, « Le cancer en chiffres ».</w:t>
      </w:r>
      <w:r>
        <w:fldChar w:fldCharType="end"/>
      </w:r>
    </w:p>
  </w:footnote>
  <w:footnote w:id="5">
    <w:p w14:paraId="3D41CE25" w14:textId="77777777" w:rsidR="00E813F8" w:rsidRDefault="00E813F8" w:rsidP="00E813F8">
      <w:pPr>
        <w:pStyle w:val="Notedebasdepage"/>
      </w:pPr>
      <w:r>
        <w:rPr>
          <w:rStyle w:val="Appelnotedebasdep"/>
        </w:rPr>
        <w:footnoteRef/>
      </w:r>
      <w:r>
        <w:t xml:space="preserve"> </w:t>
      </w:r>
      <w:r>
        <w:fldChar w:fldCharType="begin"/>
      </w:r>
      <w:r>
        <w:instrText xml:space="preserve"> ADDIN ZOTERO_ITEM CSL_CITATION {"citationID":"IsjjRESt","properties":{"formattedCitation":"\\uc0\\u171{}\\uc0\\u160{}https://www.sagepesticides.qc.ca/\\uc0\\u160{}\\uc0\\u187{}.","plainCitation":"« https://www.sagepesticides.qc.ca/ ».","noteIndex":1},"citationItems":[{"id":1,"uris":["http://zotero.org/users/local/AaUDPd69/items/3YAK5XQW"],"itemData":{"id":1,"type":"post","title":"https://www.sagepesticides.qc.ca/","URL":"https://www.sagepesticides.qc.ca/"}}],"schema":"https://github.com/citation-style-language/schema/raw/master/csl-citation.json"} </w:instrText>
      </w:r>
      <w:r>
        <w:fldChar w:fldCharType="separate"/>
      </w:r>
      <w:r w:rsidRPr="002B2A1E">
        <w:rPr>
          <w:rFonts w:ascii="Georgia" w:hAnsi="Georgia" w:cs="Times New Roman"/>
        </w:rPr>
        <w:t>« https://www.sagepesticides.qc.ca/ ».</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2C3A4F" w14:textId="77777777" w:rsidR="007A6410" w:rsidRDefault="007A641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D0E737D"/>
    <w:multiLevelType w:val="multilevel"/>
    <w:tmpl w:val="9070BB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8E76040"/>
    <w:multiLevelType w:val="multilevel"/>
    <w:tmpl w:val="A2C851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87546243">
    <w:abstractNumId w:val="1"/>
  </w:num>
  <w:num w:numId="2" w16cid:durableId="15123380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6410"/>
    <w:rsid w:val="001A2900"/>
    <w:rsid w:val="002B2DB6"/>
    <w:rsid w:val="003E32EC"/>
    <w:rsid w:val="00547445"/>
    <w:rsid w:val="0069141C"/>
    <w:rsid w:val="006A2F99"/>
    <w:rsid w:val="007A6410"/>
    <w:rsid w:val="00974A60"/>
    <w:rsid w:val="00A26C83"/>
    <w:rsid w:val="00D14BE5"/>
    <w:rsid w:val="00E813F8"/>
    <w:rsid w:val="00FF1AB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C33E21"/>
  <w15:docId w15:val="{013B5510-F6AB-4590-8627-19FB60F57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fr" w:eastAsia="fr-FR"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uiPriority w:val="9"/>
    <w:qFormat/>
    <w:pPr>
      <w:keepNext/>
      <w:keepLines/>
      <w:spacing w:before="400" w:after="120"/>
      <w:outlineLvl w:val="0"/>
    </w:pPr>
    <w:rPr>
      <w:sz w:val="40"/>
      <w:szCs w:val="40"/>
    </w:rPr>
  </w:style>
  <w:style w:type="paragraph" w:styleId="Titre2">
    <w:name w:val="heading 2"/>
    <w:basedOn w:val="Normal"/>
    <w:next w:val="Normal"/>
    <w:uiPriority w:val="9"/>
    <w:unhideWhenUsed/>
    <w:qFormat/>
    <w:pPr>
      <w:keepNext/>
      <w:keepLines/>
      <w:spacing w:before="360" w:after="120"/>
      <w:outlineLvl w:val="1"/>
    </w:pPr>
    <w:rPr>
      <w:sz w:val="32"/>
      <w:szCs w:val="32"/>
    </w:rPr>
  </w:style>
  <w:style w:type="paragraph" w:styleId="Titre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before="240" w:after="80"/>
      <w:outlineLvl w:val="4"/>
    </w:pPr>
    <w:rPr>
      <w:color w:val="666666"/>
    </w:rPr>
  </w:style>
  <w:style w:type="paragraph" w:styleId="Titre6">
    <w:name w:val="heading 6"/>
    <w:basedOn w:val="Normal"/>
    <w:next w:val="Normal"/>
    <w:uiPriority w:val="9"/>
    <w:semiHidden/>
    <w:unhideWhenUsed/>
    <w:qFormat/>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uiPriority w:val="10"/>
    <w:qFormat/>
    <w:pPr>
      <w:keepNext/>
      <w:keepLines/>
      <w:spacing w:after="60"/>
    </w:pPr>
    <w:rPr>
      <w:sz w:val="52"/>
      <w:szCs w:val="52"/>
    </w:rPr>
  </w:style>
  <w:style w:type="paragraph" w:styleId="Sous-titre">
    <w:name w:val="Subtitle"/>
    <w:basedOn w:val="Normal"/>
    <w:next w:val="Normal"/>
    <w:uiPriority w:val="11"/>
    <w:qFormat/>
    <w:pPr>
      <w:keepNext/>
      <w:keepLines/>
      <w:spacing w:after="320"/>
    </w:pPr>
    <w:rPr>
      <w:color w:val="666666"/>
      <w:sz w:val="30"/>
      <w:szCs w:val="30"/>
    </w:rPr>
  </w:style>
  <w:style w:type="paragraph" w:styleId="Notedebasdepage">
    <w:name w:val="footnote text"/>
    <w:basedOn w:val="Normal"/>
    <w:link w:val="NotedebasdepageCar"/>
    <w:uiPriority w:val="99"/>
    <w:semiHidden/>
    <w:unhideWhenUsed/>
    <w:rsid w:val="002B2DB6"/>
    <w:pPr>
      <w:spacing w:line="240" w:lineRule="auto"/>
    </w:pPr>
    <w:rPr>
      <w:sz w:val="20"/>
      <w:szCs w:val="20"/>
    </w:rPr>
  </w:style>
  <w:style w:type="character" w:customStyle="1" w:styleId="NotedebasdepageCar">
    <w:name w:val="Note de bas de page Car"/>
    <w:basedOn w:val="Policepardfaut"/>
    <w:link w:val="Notedebasdepage"/>
    <w:uiPriority w:val="99"/>
    <w:semiHidden/>
    <w:rsid w:val="002B2DB6"/>
    <w:rPr>
      <w:sz w:val="20"/>
      <w:szCs w:val="20"/>
    </w:rPr>
  </w:style>
  <w:style w:type="character" w:styleId="Appelnotedebasdep">
    <w:name w:val="footnote reference"/>
    <w:basedOn w:val="Policepardfaut"/>
    <w:uiPriority w:val="99"/>
    <w:semiHidden/>
    <w:unhideWhenUsed/>
    <w:rsid w:val="002B2DB6"/>
    <w:rPr>
      <w:vertAlign w:val="superscript"/>
    </w:rPr>
  </w:style>
  <w:style w:type="paragraph" w:styleId="Bibliographie">
    <w:name w:val="Bibliography"/>
    <w:basedOn w:val="Normal"/>
    <w:next w:val="Normal"/>
    <w:uiPriority w:val="37"/>
    <w:semiHidden/>
    <w:unhideWhenUsed/>
    <w:rsid w:val="002B2DB6"/>
  </w:style>
  <w:style w:type="paragraph" w:styleId="Lgende">
    <w:name w:val="caption"/>
    <w:basedOn w:val="Normal"/>
    <w:next w:val="Normal"/>
    <w:uiPriority w:val="35"/>
    <w:semiHidden/>
    <w:qFormat/>
    <w:rsid w:val="00FF1AB2"/>
    <w:pPr>
      <w:spacing w:after="200" w:line="240" w:lineRule="auto"/>
      <w:jc w:val="left"/>
    </w:pPr>
    <w:rPr>
      <w:rFonts w:asciiTheme="minorHAnsi" w:eastAsiaTheme="minorHAnsi" w:hAnsiTheme="minorHAnsi" w:cstheme="minorBidi"/>
      <w:i/>
      <w:iCs/>
      <w:color w:val="1F497D" w:themeColor="text2"/>
      <w:sz w:val="18"/>
      <w:szCs w:val="18"/>
      <w:lang w:val="fr-FR" w:eastAsia="en-US"/>
    </w:rPr>
  </w:style>
  <w:style w:type="paragraph" w:styleId="Paragraphedeliste">
    <w:name w:val="List Paragraph"/>
    <w:basedOn w:val="Normal"/>
    <w:uiPriority w:val="34"/>
    <w:qFormat/>
    <w:rsid w:val="00FF1AB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1.xml"/></Relationships>
</file>

<file path=word/_rels/foot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3</TotalTime>
  <Pages>10</Pages>
  <Words>1774</Words>
  <Characters>9760</Characters>
  <Application>Microsoft Office Word</Application>
  <DocSecurity>0</DocSecurity>
  <Lines>81</Lines>
  <Paragraphs>2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imilien proust</cp:lastModifiedBy>
  <cp:revision>4</cp:revision>
  <dcterms:created xsi:type="dcterms:W3CDTF">2025-06-09T06:34:00Z</dcterms:created>
  <dcterms:modified xsi:type="dcterms:W3CDTF">2025-06-09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AwwVe1d"/&gt;&lt;style id="http://www.zotero.org/styles/chicago-note-bibliography" locale="fr-FR"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